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EF4CC" w14:textId="77777777" w:rsidR="005460AA" w:rsidRDefault="00221489" w:rsidP="00FC45FA">
      <w:pPr>
        <w:spacing w:line="240" w:lineRule="auto"/>
      </w:pPr>
      <w:r>
        <w:rPr>
          <w:noProof/>
        </w:rPr>
        <mc:AlternateContent>
          <mc:Choice Requires="wpg">
            <w:drawing>
              <wp:anchor distT="0" distB="0" distL="114300" distR="114300" simplePos="0" relativeHeight="251662336" behindDoc="0" locked="0" layoutInCell="1" allowOverlap="1" wp14:anchorId="1702B580" wp14:editId="6A68ABC3">
                <wp:simplePos x="0" y="0"/>
                <wp:positionH relativeFrom="margin">
                  <wp:posOffset>1762332</wp:posOffset>
                </wp:positionH>
                <wp:positionV relativeFrom="paragraph">
                  <wp:posOffset>-357401</wp:posOffset>
                </wp:positionV>
                <wp:extent cx="1786628" cy="1659256"/>
                <wp:effectExtent l="0" t="0" r="4445" b="0"/>
                <wp:wrapNone/>
                <wp:docPr id="2" name="íšḻîďê"/>
                <wp:cNvGraphicFramePr/>
                <a:graphic xmlns:a="http://schemas.openxmlformats.org/drawingml/2006/main">
                  <a:graphicData uri="http://schemas.microsoft.com/office/word/2010/wordprocessingGroup">
                    <wpg:wgp>
                      <wpg:cNvGrpSpPr/>
                      <wpg:grpSpPr>
                        <a:xfrm>
                          <a:off x="0" y="0"/>
                          <a:ext cx="1786628" cy="1659256"/>
                          <a:chOff x="0" y="0"/>
                          <a:chExt cx="722313" cy="727075"/>
                        </a:xfrm>
                      </wpg:grpSpPr>
                      <wps:wsp>
                        <wps:cNvPr id="4" name="ïş1íḍê"/>
                        <wps:cNvSpPr/>
                        <wps:spPr bwMode="auto">
                          <a:xfrm>
                            <a:off x="23813" y="20638"/>
                            <a:ext cx="673100" cy="679450"/>
                          </a:xfrm>
                          <a:custGeom>
                            <a:avLst/>
                            <a:gdLst>
                              <a:gd name="T0" fmla="*/ 102 w 204"/>
                              <a:gd name="T1" fmla="*/ 0 h 204"/>
                              <a:gd name="T2" fmla="*/ 204 w 204"/>
                              <a:gd name="T3" fmla="*/ 102 h 204"/>
                              <a:gd name="T4" fmla="*/ 102 w 204"/>
                              <a:gd name="T5" fmla="*/ 204 h 204"/>
                              <a:gd name="T6" fmla="*/ 0 w 204"/>
                              <a:gd name="T7" fmla="*/ 102 h 204"/>
                              <a:gd name="T8" fmla="*/ 102 w 204"/>
                              <a:gd name="T9" fmla="*/ 0 h 204"/>
                              <a:gd name="T10" fmla="*/ 102 w 204"/>
                              <a:gd name="T11" fmla="*/ 25 h 204"/>
                              <a:gd name="T12" fmla="*/ 24 w 204"/>
                              <a:gd name="T13" fmla="*/ 103 h 204"/>
                              <a:gd name="T14" fmla="*/ 102 w 204"/>
                              <a:gd name="T15" fmla="*/ 181 h 204"/>
                              <a:gd name="T16" fmla="*/ 180 w 204"/>
                              <a:gd name="T17" fmla="*/ 103 h 204"/>
                              <a:gd name="T18" fmla="*/ 102 w 204"/>
                              <a:gd name="T19" fmla="*/ 25 h 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4" h="204">
                                <a:moveTo>
                                  <a:pt x="102" y="0"/>
                                </a:moveTo>
                                <a:cubicBezTo>
                                  <a:pt x="159" y="0"/>
                                  <a:pt x="204" y="46"/>
                                  <a:pt x="204" y="102"/>
                                </a:cubicBezTo>
                                <a:cubicBezTo>
                                  <a:pt x="204" y="158"/>
                                  <a:pt x="159" y="204"/>
                                  <a:pt x="102" y="204"/>
                                </a:cubicBezTo>
                                <a:cubicBezTo>
                                  <a:pt x="46" y="204"/>
                                  <a:pt x="0" y="158"/>
                                  <a:pt x="0" y="102"/>
                                </a:cubicBezTo>
                                <a:cubicBezTo>
                                  <a:pt x="0" y="46"/>
                                  <a:pt x="46" y="0"/>
                                  <a:pt x="102" y="0"/>
                                </a:cubicBezTo>
                                <a:close/>
                                <a:moveTo>
                                  <a:pt x="102" y="25"/>
                                </a:moveTo>
                                <a:cubicBezTo>
                                  <a:pt x="59" y="25"/>
                                  <a:pt x="24" y="60"/>
                                  <a:pt x="24" y="103"/>
                                </a:cubicBezTo>
                                <a:cubicBezTo>
                                  <a:pt x="24" y="146"/>
                                  <a:pt x="59" y="181"/>
                                  <a:pt x="102" y="181"/>
                                </a:cubicBezTo>
                                <a:cubicBezTo>
                                  <a:pt x="145" y="181"/>
                                  <a:pt x="180" y="146"/>
                                  <a:pt x="180" y="103"/>
                                </a:cubicBezTo>
                                <a:cubicBezTo>
                                  <a:pt x="180" y="60"/>
                                  <a:pt x="145" y="25"/>
                                  <a:pt x="102" y="25"/>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 name="íšḻïḍè"/>
                        <wps:cNvSpPr/>
                        <wps:spPr bwMode="auto">
                          <a:xfrm>
                            <a:off x="69850" y="36513"/>
                            <a:ext cx="584200" cy="203200"/>
                          </a:xfrm>
                          <a:custGeom>
                            <a:avLst/>
                            <a:gdLst>
                              <a:gd name="T0" fmla="*/ 8 w 177"/>
                              <a:gd name="T1" fmla="*/ 53 h 61"/>
                              <a:gd name="T2" fmla="*/ 0 w 177"/>
                              <a:gd name="T3" fmla="*/ 56 h 61"/>
                              <a:gd name="T4" fmla="*/ 5 w 177"/>
                              <a:gd name="T5" fmla="*/ 52 h 61"/>
                              <a:gd name="T6" fmla="*/ 4 w 177"/>
                              <a:gd name="T7" fmla="*/ 50 h 61"/>
                              <a:gd name="T8" fmla="*/ 5 w 177"/>
                              <a:gd name="T9" fmla="*/ 48 h 61"/>
                              <a:gd name="T10" fmla="*/ 10 w 177"/>
                              <a:gd name="T11" fmla="*/ 41 h 61"/>
                              <a:gd name="T12" fmla="*/ 17 w 177"/>
                              <a:gd name="T13" fmla="*/ 50 h 61"/>
                              <a:gd name="T14" fmla="*/ 14 w 177"/>
                              <a:gd name="T15" fmla="*/ 35 h 61"/>
                              <a:gd name="T16" fmla="*/ 23 w 177"/>
                              <a:gd name="T17" fmla="*/ 46 h 61"/>
                              <a:gd name="T18" fmla="*/ 31 w 177"/>
                              <a:gd name="T19" fmla="*/ 38 h 61"/>
                              <a:gd name="T20" fmla="*/ 29 w 177"/>
                              <a:gd name="T21" fmla="*/ 40 h 61"/>
                              <a:gd name="T22" fmla="*/ 18 w 177"/>
                              <a:gd name="T23" fmla="*/ 32 h 61"/>
                              <a:gd name="T24" fmla="*/ 19 w 177"/>
                              <a:gd name="T25" fmla="*/ 30 h 61"/>
                              <a:gd name="T26" fmla="*/ 21 w 177"/>
                              <a:gd name="T27" fmla="*/ 27 h 61"/>
                              <a:gd name="T28" fmla="*/ 41 w 177"/>
                              <a:gd name="T29" fmla="*/ 29 h 61"/>
                              <a:gd name="T30" fmla="*/ 43 w 177"/>
                              <a:gd name="T31" fmla="*/ 29 h 61"/>
                              <a:gd name="T32" fmla="*/ 35 w 177"/>
                              <a:gd name="T33" fmla="*/ 35 h 61"/>
                              <a:gd name="T34" fmla="*/ 31 w 177"/>
                              <a:gd name="T35" fmla="*/ 21 h 61"/>
                              <a:gd name="T36" fmla="*/ 46 w 177"/>
                              <a:gd name="T37" fmla="*/ 11 h 61"/>
                              <a:gd name="T38" fmla="*/ 47 w 177"/>
                              <a:gd name="T39" fmla="*/ 11 h 61"/>
                              <a:gd name="T40" fmla="*/ 47 w 177"/>
                              <a:gd name="T41" fmla="*/ 26 h 61"/>
                              <a:gd name="T42" fmla="*/ 39 w 177"/>
                              <a:gd name="T43" fmla="*/ 15 h 61"/>
                              <a:gd name="T44" fmla="*/ 72 w 177"/>
                              <a:gd name="T45" fmla="*/ 16 h 61"/>
                              <a:gd name="T46" fmla="*/ 71 w 177"/>
                              <a:gd name="T47" fmla="*/ 2 h 61"/>
                              <a:gd name="T48" fmla="*/ 65 w 177"/>
                              <a:gd name="T49" fmla="*/ 15 h 61"/>
                              <a:gd name="T50" fmla="*/ 64 w 177"/>
                              <a:gd name="T51" fmla="*/ 4 h 61"/>
                              <a:gd name="T52" fmla="*/ 84 w 177"/>
                              <a:gd name="T53" fmla="*/ 1 h 61"/>
                              <a:gd name="T54" fmla="*/ 84 w 177"/>
                              <a:gd name="T55" fmla="*/ 1 h 61"/>
                              <a:gd name="T56" fmla="*/ 78 w 177"/>
                              <a:gd name="T57" fmla="*/ 16 h 61"/>
                              <a:gd name="T58" fmla="*/ 77 w 177"/>
                              <a:gd name="T59" fmla="*/ 15 h 61"/>
                              <a:gd name="T60" fmla="*/ 90 w 177"/>
                              <a:gd name="T61" fmla="*/ 1 h 61"/>
                              <a:gd name="T62" fmla="*/ 94 w 177"/>
                              <a:gd name="T63" fmla="*/ 15 h 61"/>
                              <a:gd name="T64" fmla="*/ 92 w 177"/>
                              <a:gd name="T65" fmla="*/ 15 h 61"/>
                              <a:gd name="T66" fmla="*/ 113 w 177"/>
                              <a:gd name="T67" fmla="*/ 3 h 61"/>
                              <a:gd name="T68" fmla="*/ 102 w 177"/>
                              <a:gd name="T69" fmla="*/ 2 h 61"/>
                              <a:gd name="T70" fmla="*/ 105 w 177"/>
                              <a:gd name="T71" fmla="*/ 14 h 61"/>
                              <a:gd name="T72" fmla="*/ 117 w 177"/>
                              <a:gd name="T73" fmla="*/ 5 h 61"/>
                              <a:gd name="T74" fmla="*/ 122 w 177"/>
                              <a:gd name="T75" fmla="*/ 19 h 61"/>
                              <a:gd name="T76" fmla="*/ 119 w 177"/>
                              <a:gd name="T77" fmla="*/ 13 h 61"/>
                              <a:gd name="T78" fmla="*/ 121 w 177"/>
                              <a:gd name="T79" fmla="*/ 12 h 61"/>
                              <a:gd name="T80" fmla="*/ 124 w 177"/>
                              <a:gd name="T81" fmla="*/ 10 h 61"/>
                              <a:gd name="T82" fmla="*/ 131 w 177"/>
                              <a:gd name="T83" fmla="*/ 26 h 61"/>
                              <a:gd name="T84" fmla="*/ 126 w 177"/>
                              <a:gd name="T85" fmla="*/ 23 h 61"/>
                              <a:gd name="T86" fmla="*/ 124 w 177"/>
                              <a:gd name="T87" fmla="*/ 23 h 61"/>
                              <a:gd name="T88" fmla="*/ 137 w 177"/>
                              <a:gd name="T89" fmla="*/ 14 h 61"/>
                              <a:gd name="T90" fmla="*/ 133 w 177"/>
                              <a:gd name="T91" fmla="*/ 11 h 61"/>
                              <a:gd name="T92" fmla="*/ 137 w 177"/>
                              <a:gd name="T93" fmla="*/ 32 h 61"/>
                              <a:gd name="T94" fmla="*/ 137 w 177"/>
                              <a:gd name="T95" fmla="*/ 32 h 61"/>
                              <a:gd name="T96" fmla="*/ 145 w 177"/>
                              <a:gd name="T97" fmla="*/ 19 h 61"/>
                              <a:gd name="T98" fmla="*/ 146 w 177"/>
                              <a:gd name="T99" fmla="*/ 19 h 61"/>
                              <a:gd name="T100" fmla="*/ 159 w 177"/>
                              <a:gd name="T101" fmla="*/ 31 h 61"/>
                              <a:gd name="T102" fmla="*/ 149 w 177"/>
                              <a:gd name="T103" fmla="*/ 42 h 61"/>
                              <a:gd name="T104" fmla="*/ 155 w 177"/>
                              <a:gd name="T105" fmla="*/ 27 h 61"/>
                              <a:gd name="T106" fmla="*/ 166 w 177"/>
                              <a:gd name="T107" fmla="*/ 40 h 61"/>
                              <a:gd name="T108" fmla="*/ 160 w 177"/>
                              <a:gd name="T109" fmla="*/ 37 h 61"/>
                              <a:gd name="T110" fmla="*/ 153 w 177"/>
                              <a:gd name="T111" fmla="*/ 46 h 61"/>
                              <a:gd name="T112" fmla="*/ 177 w 177"/>
                              <a:gd name="T113" fmla="*/ 55 h 61"/>
                              <a:gd name="T114" fmla="*/ 162 w 177"/>
                              <a:gd name="T115" fmla="*/ 60 h 61"/>
                              <a:gd name="T116" fmla="*/ 165 w 177"/>
                              <a:gd name="T117" fmla="*/ 55 h 61"/>
                              <a:gd name="T118" fmla="*/ 173 w 177"/>
                              <a:gd name="T119" fmla="*/ 49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77" h="61">
                                <a:moveTo>
                                  <a:pt x="6" y="46"/>
                                </a:moveTo>
                                <a:cubicBezTo>
                                  <a:pt x="6" y="46"/>
                                  <a:pt x="6" y="46"/>
                                  <a:pt x="6" y="46"/>
                                </a:cubicBezTo>
                                <a:cubicBezTo>
                                  <a:pt x="6" y="46"/>
                                  <a:pt x="6" y="46"/>
                                  <a:pt x="6" y="46"/>
                                </a:cubicBezTo>
                                <a:cubicBezTo>
                                  <a:pt x="6" y="46"/>
                                  <a:pt x="6" y="47"/>
                                  <a:pt x="6" y="47"/>
                                </a:cubicBezTo>
                                <a:cubicBezTo>
                                  <a:pt x="6" y="47"/>
                                  <a:pt x="6" y="47"/>
                                  <a:pt x="6" y="47"/>
                                </a:cubicBezTo>
                                <a:cubicBezTo>
                                  <a:pt x="17" y="57"/>
                                  <a:pt x="17" y="57"/>
                                  <a:pt x="17" y="57"/>
                                </a:cubicBezTo>
                                <a:cubicBezTo>
                                  <a:pt x="17" y="57"/>
                                  <a:pt x="17" y="57"/>
                                  <a:pt x="17" y="57"/>
                                </a:cubicBezTo>
                                <a:cubicBezTo>
                                  <a:pt x="8" y="53"/>
                                  <a:pt x="8" y="53"/>
                                  <a:pt x="8" y="53"/>
                                </a:cubicBezTo>
                                <a:cubicBezTo>
                                  <a:pt x="8" y="54"/>
                                  <a:pt x="8" y="54"/>
                                  <a:pt x="8" y="54"/>
                                </a:cubicBezTo>
                                <a:cubicBezTo>
                                  <a:pt x="15" y="60"/>
                                  <a:pt x="15" y="60"/>
                                  <a:pt x="15" y="60"/>
                                </a:cubicBezTo>
                                <a:cubicBezTo>
                                  <a:pt x="15" y="61"/>
                                  <a:pt x="15" y="61"/>
                                  <a:pt x="15" y="61"/>
                                </a:cubicBezTo>
                                <a:cubicBezTo>
                                  <a:pt x="1" y="55"/>
                                  <a:pt x="1" y="55"/>
                                  <a:pt x="1" y="55"/>
                                </a:cubicBezTo>
                                <a:cubicBezTo>
                                  <a:pt x="1" y="55"/>
                                  <a:pt x="1" y="55"/>
                                  <a:pt x="1" y="55"/>
                                </a:cubicBezTo>
                                <a:cubicBezTo>
                                  <a:pt x="1" y="55"/>
                                  <a:pt x="1" y="55"/>
                                  <a:pt x="1" y="55"/>
                                </a:cubicBezTo>
                                <a:cubicBezTo>
                                  <a:pt x="0" y="56"/>
                                  <a:pt x="0" y="56"/>
                                  <a:pt x="0" y="56"/>
                                </a:cubicBezTo>
                                <a:cubicBezTo>
                                  <a:pt x="0" y="56"/>
                                  <a:pt x="0" y="56"/>
                                  <a:pt x="0" y="56"/>
                                </a:cubicBezTo>
                                <a:cubicBezTo>
                                  <a:pt x="2" y="53"/>
                                  <a:pt x="2" y="53"/>
                                  <a:pt x="2" y="53"/>
                                </a:cubicBezTo>
                                <a:cubicBezTo>
                                  <a:pt x="2" y="53"/>
                                  <a:pt x="2" y="53"/>
                                  <a:pt x="2" y="53"/>
                                </a:cubicBezTo>
                                <a:cubicBezTo>
                                  <a:pt x="2" y="53"/>
                                  <a:pt x="2" y="53"/>
                                  <a:pt x="2" y="53"/>
                                </a:cubicBezTo>
                                <a:cubicBezTo>
                                  <a:pt x="2" y="53"/>
                                  <a:pt x="2" y="54"/>
                                  <a:pt x="2" y="54"/>
                                </a:cubicBezTo>
                                <a:cubicBezTo>
                                  <a:pt x="2" y="54"/>
                                  <a:pt x="2" y="54"/>
                                  <a:pt x="2" y="54"/>
                                </a:cubicBezTo>
                                <a:cubicBezTo>
                                  <a:pt x="11" y="58"/>
                                  <a:pt x="11" y="58"/>
                                  <a:pt x="11" y="58"/>
                                </a:cubicBezTo>
                                <a:cubicBezTo>
                                  <a:pt x="12" y="58"/>
                                  <a:pt x="12" y="58"/>
                                  <a:pt x="12" y="58"/>
                                </a:cubicBezTo>
                                <a:cubicBezTo>
                                  <a:pt x="5" y="52"/>
                                  <a:pt x="5" y="52"/>
                                  <a:pt x="5" y="52"/>
                                </a:cubicBezTo>
                                <a:cubicBezTo>
                                  <a:pt x="4" y="52"/>
                                  <a:pt x="4" y="52"/>
                                  <a:pt x="4" y="52"/>
                                </a:cubicBezTo>
                                <a:cubicBezTo>
                                  <a:pt x="3" y="52"/>
                                  <a:pt x="3" y="52"/>
                                  <a:pt x="3" y="52"/>
                                </a:cubicBezTo>
                                <a:cubicBezTo>
                                  <a:pt x="3" y="52"/>
                                  <a:pt x="3" y="52"/>
                                  <a:pt x="3" y="52"/>
                                </a:cubicBezTo>
                                <a:cubicBezTo>
                                  <a:pt x="3" y="52"/>
                                  <a:pt x="3" y="52"/>
                                  <a:pt x="3" y="52"/>
                                </a:cubicBezTo>
                                <a:cubicBezTo>
                                  <a:pt x="2" y="52"/>
                                  <a:pt x="2" y="52"/>
                                  <a:pt x="2" y="52"/>
                                </a:cubicBezTo>
                                <a:cubicBezTo>
                                  <a:pt x="4" y="49"/>
                                  <a:pt x="4" y="49"/>
                                  <a:pt x="4" y="49"/>
                                </a:cubicBezTo>
                                <a:cubicBezTo>
                                  <a:pt x="4" y="49"/>
                                  <a:pt x="4" y="49"/>
                                  <a:pt x="4" y="49"/>
                                </a:cubicBezTo>
                                <a:cubicBezTo>
                                  <a:pt x="4" y="50"/>
                                  <a:pt x="4" y="50"/>
                                  <a:pt x="4" y="50"/>
                                </a:cubicBezTo>
                                <a:cubicBezTo>
                                  <a:pt x="4" y="50"/>
                                  <a:pt x="4" y="50"/>
                                  <a:pt x="4" y="50"/>
                                </a:cubicBezTo>
                                <a:cubicBezTo>
                                  <a:pt x="4" y="50"/>
                                  <a:pt x="4" y="50"/>
                                  <a:pt x="4" y="51"/>
                                </a:cubicBezTo>
                                <a:cubicBezTo>
                                  <a:pt x="13" y="54"/>
                                  <a:pt x="13" y="54"/>
                                  <a:pt x="13" y="54"/>
                                </a:cubicBezTo>
                                <a:cubicBezTo>
                                  <a:pt x="13" y="54"/>
                                  <a:pt x="13" y="54"/>
                                  <a:pt x="13" y="54"/>
                                </a:cubicBezTo>
                                <a:cubicBezTo>
                                  <a:pt x="6" y="48"/>
                                  <a:pt x="6" y="48"/>
                                  <a:pt x="6" y="48"/>
                                </a:cubicBezTo>
                                <a:cubicBezTo>
                                  <a:pt x="6" y="48"/>
                                  <a:pt x="6" y="48"/>
                                  <a:pt x="5" y="48"/>
                                </a:cubicBezTo>
                                <a:cubicBezTo>
                                  <a:pt x="5" y="48"/>
                                  <a:pt x="5" y="48"/>
                                  <a:pt x="5" y="48"/>
                                </a:cubicBezTo>
                                <a:cubicBezTo>
                                  <a:pt x="5" y="48"/>
                                  <a:pt x="5" y="48"/>
                                  <a:pt x="5" y="48"/>
                                </a:cubicBezTo>
                                <a:cubicBezTo>
                                  <a:pt x="4" y="48"/>
                                  <a:pt x="4" y="48"/>
                                  <a:pt x="4" y="48"/>
                                </a:cubicBezTo>
                                <a:cubicBezTo>
                                  <a:pt x="6" y="46"/>
                                  <a:pt x="6" y="46"/>
                                  <a:pt x="6" y="46"/>
                                </a:cubicBezTo>
                                <a:close/>
                                <a:moveTo>
                                  <a:pt x="22" y="48"/>
                                </a:moveTo>
                                <a:cubicBezTo>
                                  <a:pt x="22" y="49"/>
                                  <a:pt x="21" y="49"/>
                                  <a:pt x="21" y="49"/>
                                </a:cubicBezTo>
                                <a:cubicBezTo>
                                  <a:pt x="20" y="50"/>
                                  <a:pt x="19" y="49"/>
                                  <a:pt x="18" y="48"/>
                                </a:cubicBezTo>
                                <a:cubicBezTo>
                                  <a:pt x="10" y="42"/>
                                  <a:pt x="10" y="42"/>
                                  <a:pt x="10" y="42"/>
                                </a:cubicBezTo>
                                <a:cubicBezTo>
                                  <a:pt x="10" y="42"/>
                                  <a:pt x="10" y="41"/>
                                  <a:pt x="10" y="41"/>
                                </a:cubicBezTo>
                                <a:cubicBezTo>
                                  <a:pt x="10" y="41"/>
                                  <a:pt x="10" y="41"/>
                                  <a:pt x="10" y="41"/>
                                </a:cubicBezTo>
                                <a:cubicBezTo>
                                  <a:pt x="10" y="40"/>
                                  <a:pt x="10" y="40"/>
                                  <a:pt x="10" y="40"/>
                                </a:cubicBezTo>
                                <a:cubicBezTo>
                                  <a:pt x="10" y="40"/>
                                  <a:pt x="10" y="40"/>
                                  <a:pt x="10" y="40"/>
                                </a:cubicBezTo>
                                <a:cubicBezTo>
                                  <a:pt x="7" y="43"/>
                                  <a:pt x="7" y="43"/>
                                  <a:pt x="7" y="43"/>
                                </a:cubicBezTo>
                                <a:cubicBezTo>
                                  <a:pt x="8" y="43"/>
                                  <a:pt x="8" y="43"/>
                                  <a:pt x="8" y="43"/>
                                </a:cubicBezTo>
                                <a:cubicBezTo>
                                  <a:pt x="8" y="43"/>
                                  <a:pt x="8" y="43"/>
                                  <a:pt x="8" y="43"/>
                                </a:cubicBezTo>
                                <a:cubicBezTo>
                                  <a:pt x="8" y="43"/>
                                  <a:pt x="8" y="43"/>
                                  <a:pt x="8" y="43"/>
                                </a:cubicBezTo>
                                <a:cubicBezTo>
                                  <a:pt x="9" y="43"/>
                                  <a:pt x="9" y="43"/>
                                  <a:pt x="9" y="43"/>
                                </a:cubicBezTo>
                                <a:cubicBezTo>
                                  <a:pt x="17" y="50"/>
                                  <a:pt x="17" y="50"/>
                                  <a:pt x="17" y="50"/>
                                </a:cubicBezTo>
                                <a:cubicBezTo>
                                  <a:pt x="18" y="50"/>
                                  <a:pt x="19" y="51"/>
                                  <a:pt x="20" y="50"/>
                                </a:cubicBezTo>
                                <a:cubicBezTo>
                                  <a:pt x="21" y="50"/>
                                  <a:pt x="22" y="50"/>
                                  <a:pt x="23" y="49"/>
                                </a:cubicBezTo>
                                <a:cubicBezTo>
                                  <a:pt x="24" y="48"/>
                                  <a:pt x="24" y="47"/>
                                  <a:pt x="24" y="46"/>
                                </a:cubicBezTo>
                                <a:cubicBezTo>
                                  <a:pt x="24" y="45"/>
                                  <a:pt x="23" y="44"/>
                                  <a:pt x="22" y="43"/>
                                </a:cubicBezTo>
                                <a:cubicBezTo>
                                  <a:pt x="14" y="36"/>
                                  <a:pt x="14" y="36"/>
                                  <a:pt x="14" y="36"/>
                                </a:cubicBezTo>
                                <a:cubicBezTo>
                                  <a:pt x="14" y="36"/>
                                  <a:pt x="14" y="36"/>
                                  <a:pt x="14" y="36"/>
                                </a:cubicBezTo>
                                <a:cubicBezTo>
                                  <a:pt x="14" y="36"/>
                                  <a:pt x="14" y="36"/>
                                  <a:pt x="14" y="35"/>
                                </a:cubicBezTo>
                                <a:cubicBezTo>
                                  <a:pt x="14" y="35"/>
                                  <a:pt x="14" y="35"/>
                                  <a:pt x="14" y="35"/>
                                </a:cubicBezTo>
                                <a:cubicBezTo>
                                  <a:pt x="14" y="35"/>
                                  <a:pt x="14" y="35"/>
                                  <a:pt x="14" y="35"/>
                                </a:cubicBezTo>
                                <a:cubicBezTo>
                                  <a:pt x="12" y="37"/>
                                  <a:pt x="12" y="37"/>
                                  <a:pt x="12" y="37"/>
                                </a:cubicBezTo>
                                <a:cubicBezTo>
                                  <a:pt x="12" y="38"/>
                                  <a:pt x="12" y="38"/>
                                  <a:pt x="12" y="38"/>
                                </a:cubicBezTo>
                                <a:cubicBezTo>
                                  <a:pt x="13" y="37"/>
                                  <a:pt x="13" y="37"/>
                                  <a:pt x="13" y="37"/>
                                </a:cubicBezTo>
                                <a:cubicBezTo>
                                  <a:pt x="13" y="37"/>
                                  <a:pt x="13" y="37"/>
                                  <a:pt x="13" y="37"/>
                                </a:cubicBezTo>
                                <a:cubicBezTo>
                                  <a:pt x="13" y="37"/>
                                  <a:pt x="14" y="37"/>
                                  <a:pt x="14" y="37"/>
                                </a:cubicBezTo>
                                <a:cubicBezTo>
                                  <a:pt x="22" y="44"/>
                                  <a:pt x="22" y="44"/>
                                  <a:pt x="22" y="44"/>
                                </a:cubicBezTo>
                                <a:cubicBezTo>
                                  <a:pt x="23" y="44"/>
                                  <a:pt x="23" y="45"/>
                                  <a:pt x="23" y="46"/>
                                </a:cubicBezTo>
                                <a:cubicBezTo>
                                  <a:pt x="23" y="47"/>
                                  <a:pt x="23" y="47"/>
                                  <a:pt x="22" y="48"/>
                                </a:cubicBezTo>
                                <a:close/>
                                <a:moveTo>
                                  <a:pt x="33" y="36"/>
                                </a:moveTo>
                                <a:cubicBezTo>
                                  <a:pt x="33" y="36"/>
                                  <a:pt x="33" y="36"/>
                                  <a:pt x="33" y="36"/>
                                </a:cubicBezTo>
                                <a:cubicBezTo>
                                  <a:pt x="33" y="36"/>
                                  <a:pt x="34" y="36"/>
                                  <a:pt x="34" y="36"/>
                                </a:cubicBezTo>
                                <a:cubicBezTo>
                                  <a:pt x="34" y="35"/>
                                  <a:pt x="34" y="35"/>
                                  <a:pt x="34" y="35"/>
                                </a:cubicBezTo>
                                <a:cubicBezTo>
                                  <a:pt x="35" y="36"/>
                                  <a:pt x="35" y="36"/>
                                  <a:pt x="35" y="36"/>
                                </a:cubicBezTo>
                                <a:cubicBezTo>
                                  <a:pt x="32" y="39"/>
                                  <a:pt x="32" y="39"/>
                                  <a:pt x="32" y="39"/>
                                </a:cubicBezTo>
                                <a:cubicBezTo>
                                  <a:pt x="31" y="38"/>
                                  <a:pt x="31" y="38"/>
                                  <a:pt x="31" y="38"/>
                                </a:cubicBezTo>
                                <a:cubicBezTo>
                                  <a:pt x="32" y="38"/>
                                  <a:pt x="32" y="38"/>
                                  <a:pt x="32" y="38"/>
                                </a:cubicBezTo>
                                <a:cubicBezTo>
                                  <a:pt x="32" y="38"/>
                                  <a:pt x="32" y="37"/>
                                  <a:pt x="32" y="37"/>
                                </a:cubicBezTo>
                                <a:cubicBezTo>
                                  <a:pt x="32" y="37"/>
                                  <a:pt x="32" y="37"/>
                                  <a:pt x="32" y="37"/>
                                </a:cubicBezTo>
                                <a:cubicBezTo>
                                  <a:pt x="27" y="32"/>
                                  <a:pt x="27" y="32"/>
                                  <a:pt x="27" y="32"/>
                                </a:cubicBezTo>
                                <a:cubicBezTo>
                                  <a:pt x="23" y="36"/>
                                  <a:pt x="23" y="36"/>
                                  <a:pt x="23" y="36"/>
                                </a:cubicBezTo>
                                <a:cubicBezTo>
                                  <a:pt x="28" y="40"/>
                                  <a:pt x="28" y="40"/>
                                  <a:pt x="28" y="40"/>
                                </a:cubicBezTo>
                                <a:cubicBezTo>
                                  <a:pt x="28" y="41"/>
                                  <a:pt x="28" y="41"/>
                                  <a:pt x="28" y="41"/>
                                </a:cubicBezTo>
                                <a:cubicBezTo>
                                  <a:pt x="28" y="41"/>
                                  <a:pt x="29" y="41"/>
                                  <a:pt x="29" y="40"/>
                                </a:cubicBezTo>
                                <a:cubicBezTo>
                                  <a:pt x="29" y="40"/>
                                  <a:pt x="29" y="40"/>
                                  <a:pt x="29" y="40"/>
                                </a:cubicBezTo>
                                <a:cubicBezTo>
                                  <a:pt x="30" y="41"/>
                                  <a:pt x="30" y="41"/>
                                  <a:pt x="30" y="41"/>
                                </a:cubicBezTo>
                                <a:cubicBezTo>
                                  <a:pt x="27" y="43"/>
                                  <a:pt x="27" y="43"/>
                                  <a:pt x="27" y="43"/>
                                </a:cubicBezTo>
                                <a:cubicBezTo>
                                  <a:pt x="26" y="43"/>
                                  <a:pt x="26" y="43"/>
                                  <a:pt x="26" y="43"/>
                                </a:cubicBezTo>
                                <a:cubicBezTo>
                                  <a:pt x="27" y="43"/>
                                  <a:pt x="27" y="43"/>
                                  <a:pt x="27" y="43"/>
                                </a:cubicBezTo>
                                <a:cubicBezTo>
                                  <a:pt x="27" y="42"/>
                                  <a:pt x="27" y="42"/>
                                  <a:pt x="27" y="42"/>
                                </a:cubicBezTo>
                                <a:cubicBezTo>
                                  <a:pt x="27" y="42"/>
                                  <a:pt x="27" y="42"/>
                                  <a:pt x="27" y="41"/>
                                </a:cubicBezTo>
                                <a:cubicBezTo>
                                  <a:pt x="18" y="32"/>
                                  <a:pt x="18" y="32"/>
                                  <a:pt x="18" y="32"/>
                                </a:cubicBezTo>
                                <a:cubicBezTo>
                                  <a:pt x="18" y="32"/>
                                  <a:pt x="17" y="32"/>
                                  <a:pt x="17" y="32"/>
                                </a:cubicBezTo>
                                <a:cubicBezTo>
                                  <a:pt x="17" y="32"/>
                                  <a:pt x="17" y="32"/>
                                  <a:pt x="17" y="32"/>
                                </a:cubicBezTo>
                                <a:cubicBezTo>
                                  <a:pt x="16" y="32"/>
                                  <a:pt x="16" y="32"/>
                                  <a:pt x="16" y="32"/>
                                </a:cubicBezTo>
                                <a:cubicBezTo>
                                  <a:pt x="16" y="32"/>
                                  <a:pt x="16" y="32"/>
                                  <a:pt x="16" y="32"/>
                                </a:cubicBezTo>
                                <a:cubicBezTo>
                                  <a:pt x="19" y="29"/>
                                  <a:pt x="19" y="29"/>
                                  <a:pt x="19" y="29"/>
                                </a:cubicBezTo>
                                <a:cubicBezTo>
                                  <a:pt x="19" y="29"/>
                                  <a:pt x="19" y="29"/>
                                  <a:pt x="19" y="29"/>
                                </a:cubicBezTo>
                                <a:cubicBezTo>
                                  <a:pt x="19" y="30"/>
                                  <a:pt x="19" y="30"/>
                                  <a:pt x="19" y="30"/>
                                </a:cubicBezTo>
                                <a:cubicBezTo>
                                  <a:pt x="19" y="30"/>
                                  <a:pt x="19" y="30"/>
                                  <a:pt x="19" y="30"/>
                                </a:cubicBezTo>
                                <a:cubicBezTo>
                                  <a:pt x="19" y="30"/>
                                  <a:pt x="19" y="31"/>
                                  <a:pt x="19" y="31"/>
                                </a:cubicBezTo>
                                <a:cubicBezTo>
                                  <a:pt x="23" y="35"/>
                                  <a:pt x="23" y="35"/>
                                  <a:pt x="23" y="35"/>
                                </a:cubicBezTo>
                                <a:cubicBezTo>
                                  <a:pt x="27" y="31"/>
                                  <a:pt x="27" y="31"/>
                                  <a:pt x="27" y="31"/>
                                </a:cubicBezTo>
                                <a:cubicBezTo>
                                  <a:pt x="23" y="27"/>
                                  <a:pt x="23" y="27"/>
                                  <a:pt x="23" y="27"/>
                                </a:cubicBezTo>
                                <a:cubicBezTo>
                                  <a:pt x="23" y="27"/>
                                  <a:pt x="22" y="27"/>
                                  <a:pt x="22" y="27"/>
                                </a:cubicBezTo>
                                <a:cubicBezTo>
                                  <a:pt x="22" y="27"/>
                                  <a:pt x="22" y="27"/>
                                  <a:pt x="22" y="27"/>
                                </a:cubicBezTo>
                                <a:cubicBezTo>
                                  <a:pt x="21" y="27"/>
                                  <a:pt x="21" y="27"/>
                                  <a:pt x="21" y="27"/>
                                </a:cubicBezTo>
                                <a:cubicBezTo>
                                  <a:pt x="21" y="27"/>
                                  <a:pt x="21" y="27"/>
                                  <a:pt x="21" y="27"/>
                                </a:cubicBezTo>
                                <a:cubicBezTo>
                                  <a:pt x="24" y="24"/>
                                  <a:pt x="24" y="24"/>
                                  <a:pt x="24" y="24"/>
                                </a:cubicBezTo>
                                <a:cubicBezTo>
                                  <a:pt x="24" y="25"/>
                                  <a:pt x="24" y="25"/>
                                  <a:pt x="24" y="25"/>
                                </a:cubicBezTo>
                                <a:cubicBezTo>
                                  <a:pt x="24" y="25"/>
                                  <a:pt x="24" y="25"/>
                                  <a:pt x="24" y="25"/>
                                </a:cubicBezTo>
                                <a:cubicBezTo>
                                  <a:pt x="24" y="25"/>
                                  <a:pt x="24" y="25"/>
                                  <a:pt x="24" y="26"/>
                                </a:cubicBezTo>
                                <a:cubicBezTo>
                                  <a:pt x="24" y="26"/>
                                  <a:pt x="24" y="26"/>
                                  <a:pt x="24" y="26"/>
                                </a:cubicBezTo>
                                <a:cubicBezTo>
                                  <a:pt x="33" y="36"/>
                                  <a:pt x="33" y="36"/>
                                  <a:pt x="33" y="36"/>
                                </a:cubicBezTo>
                                <a:close/>
                                <a:moveTo>
                                  <a:pt x="38" y="26"/>
                                </a:moveTo>
                                <a:cubicBezTo>
                                  <a:pt x="41" y="29"/>
                                  <a:pt x="41" y="29"/>
                                  <a:pt x="41" y="29"/>
                                </a:cubicBezTo>
                                <a:cubicBezTo>
                                  <a:pt x="41" y="29"/>
                                  <a:pt x="41" y="30"/>
                                  <a:pt x="41" y="30"/>
                                </a:cubicBezTo>
                                <a:cubicBezTo>
                                  <a:pt x="41" y="30"/>
                                  <a:pt x="41" y="30"/>
                                  <a:pt x="41" y="30"/>
                                </a:cubicBezTo>
                                <a:cubicBezTo>
                                  <a:pt x="41" y="31"/>
                                  <a:pt x="41" y="31"/>
                                  <a:pt x="41" y="31"/>
                                </a:cubicBezTo>
                                <a:cubicBezTo>
                                  <a:pt x="41" y="31"/>
                                  <a:pt x="41" y="31"/>
                                  <a:pt x="41" y="31"/>
                                </a:cubicBezTo>
                                <a:cubicBezTo>
                                  <a:pt x="44" y="29"/>
                                  <a:pt x="44" y="29"/>
                                  <a:pt x="44" y="29"/>
                                </a:cubicBezTo>
                                <a:cubicBezTo>
                                  <a:pt x="44" y="28"/>
                                  <a:pt x="44" y="28"/>
                                  <a:pt x="44" y="28"/>
                                </a:cubicBezTo>
                                <a:cubicBezTo>
                                  <a:pt x="44" y="29"/>
                                  <a:pt x="44" y="29"/>
                                  <a:pt x="44" y="29"/>
                                </a:cubicBezTo>
                                <a:cubicBezTo>
                                  <a:pt x="43" y="29"/>
                                  <a:pt x="43" y="29"/>
                                  <a:pt x="43" y="29"/>
                                </a:cubicBezTo>
                                <a:cubicBezTo>
                                  <a:pt x="43" y="29"/>
                                  <a:pt x="42" y="29"/>
                                  <a:pt x="42" y="28"/>
                                </a:cubicBezTo>
                                <a:cubicBezTo>
                                  <a:pt x="31" y="18"/>
                                  <a:pt x="31" y="18"/>
                                  <a:pt x="31" y="18"/>
                                </a:cubicBezTo>
                                <a:cubicBezTo>
                                  <a:pt x="30" y="20"/>
                                  <a:pt x="30" y="20"/>
                                  <a:pt x="30" y="20"/>
                                </a:cubicBezTo>
                                <a:cubicBezTo>
                                  <a:pt x="35" y="33"/>
                                  <a:pt x="35" y="33"/>
                                  <a:pt x="35" y="33"/>
                                </a:cubicBezTo>
                                <a:cubicBezTo>
                                  <a:pt x="35" y="33"/>
                                  <a:pt x="35" y="34"/>
                                  <a:pt x="35" y="34"/>
                                </a:cubicBezTo>
                                <a:cubicBezTo>
                                  <a:pt x="35" y="34"/>
                                  <a:pt x="35" y="34"/>
                                  <a:pt x="35" y="35"/>
                                </a:cubicBezTo>
                                <a:cubicBezTo>
                                  <a:pt x="35" y="35"/>
                                  <a:pt x="35" y="35"/>
                                  <a:pt x="35" y="35"/>
                                </a:cubicBezTo>
                                <a:cubicBezTo>
                                  <a:pt x="35" y="35"/>
                                  <a:pt x="35" y="35"/>
                                  <a:pt x="35" y="35"/>
                                </a:cubicBezTo>
                                <a:cubicBezTo>
                                  <a:pt x="38" y="33"/>
                                  <a:pt x="38" y="33"/>
                                  <a:pt x="38" y="33"/>
                                </a:cubicBezTo>
                                <a:cubicBezTo>
                                  <a:pt x="38" y="33"/>
                                  <a:pt x="38" y="33"/>
                                  <a:pt x="38" y="33"/>
                                </a:cubicBezTo>
                                <a:cubicBezTo>
                                  <a:pt x="37" y="33"/>
                                  <a:pt x="37" y="33"/>
                                  <a:pt x="37" y="33"/>
                                </a:cubicBezTo>
                                <a:cubicBezTo>
                                  <a:pt x="37" y="33"/>
                                  <a:pt x="37" y="33"/>
                                  <a:pt x="36" y="33"/>
                                </a:cubicBezTo>
                                <a:cubicBezTo>
                                  <a:pt x="36" y="33"/>
                                  <a:pt x="36" y="32"/>
                                  <a:pt x="36" y="32"/>
                                </a:cubicBezTo>
                                <a:cubicBezTo>
                                  <a:pt x="34" y="29"/>
                                  <a:pt x="34" y="29"/>
                                  <a:pt x="34" y="29"/>
                                </a:cubicBezTo>
                                <a:cubicBezTo>
                                  <a:pt x="38" y="26"/>
                                  <a:pt x="38" y="26"/>
                                  <a:pt x="38" y="26"/>
                                </a:cubicBezTo>
                                <a:close/>
                                <a:moveTo>
                                  <a:pt x="31" y="21"/>
                                </a:moveTo>
                                <a:cubicBezTo>
                                  <a:pt x="31" y="21"/>
                                  <a:pt x="31" y="21"/>
                                  <a:pt x="31" y="21"/>
                                </a:cubicBezTo>
                                <a:cubicBezTo>
                                  <a:pt x="34" y="28"/>
                                  <a:pt x="34" y="28"/>
                                  <a:pt x="34" y="28"/>
                                </a:cubicBezTo>
                                <a:cubicBezTo>
                                  <a:pt x="37" y="26"/>
                                  <a:pt x="37" y="26"/>
                                  <a:pt x="37" y="26"/>
                                </a:cubicBezTo>
                                <a:cubicBezTo>
                                  <a:pt x="31" y="21"/>
                                  <a:pt x="31" y="21"/>
                                  <a:pt x="31" y="21"/>
                                </a:cubicBezTo>
                                <a:close/>
                                <a:moveTo>
                                  <a:pt x="51" y="21"/>
                                </a:moveTo>
                                <a:cubicBezTo>
                                  <a:pt x="51" y="21"/>
                                  <a:pt x="51" y="21"/>
                                  <a:pt x="51" y="21"/>
                                </a:cubicBezTo>
                                <a:cubicBezTo>
                                  <a:pt x="46" y="11"/>
                                  <a:pt x="46" y="11"/>
                                  <a:pt x="46" y="11"/>
                                </a:cubicBezTo>
                                <a:cubicBezTo>
                                  <a:pt x="46" y="11"/>
                                  <a:pt x="46" y="11"/>
                                  <a:pt x="46" y="11"/>
                                </a:cubicBezTo>
                                <a:cubicBezTo>
                                  <a:pt x="46" y="11"/>
                                  <a:pt x="46" y="11"/>
                                  <a:pt x="45" y="11"/>
                                </a:cubicBezTo>
                                <a:cubicBezTo>
                                  <a:pt x="45" y="11"/>
                                  <a:pt x="45" y="11"/>
                                  <a:pt x="45" y="11"/>
                                </a:cubicBezTo>
                                <a:cubicBezTo>
                                  <a:pt x="44" y="11"/>
                                  <a:pt x="44" y="11"/>
                                  <a:pt x="44" y="11"/>
                                </a:cubicBezTo>
                                <a:cubicBezTo>
                                  <a:pt x="48" y="9"/>
                                  <a:pt x="48" y="9"/>
                                  <a:pt x="48" y="9"/>
                                </a:cubicBezTo>
                                <a:cubicBezTo>
                                  <a:pt x="48" y="10"/>
                                  <a:pt x="48" y="10"/>
                                  <a:pt x="48" y="10"/>
                                </a:cubicBezTo>
                                <a:cubicBezTo>
                                  <a:pt x="47" y="10"/>
                                  <a:pt x="47" y="10"/>
                                  <a:pt x="47" y="10"/>
                                </a:cubicBezTo>
                                <a:cubicBezTo>
                                  <a:pt x="47" y="10"/>
                                  <a:pt x="47" y="10"/>
                                  <a:pt x="47" y="10"/>
                                </a:cubicBezTo>
                                <a:cubicBezTo>
                                  <a:pt x="47" y="10"/>
                                  <a:pt x="47" y="11"/>
                                  <a:pt x="47" y="11"/>
                                </a:cubicBezTo>
                                <a:cubicBezTo>
                                  <a:pt x="53" y="24"/>
                                  <a:pt x="53" y="24"/>
                                  <a:pt x="53" y="24"/>
                                </a:cubicBezTo>
                                <a:cubicBezTo>
                                  <a:pt x="53" y="24"/>
                                  <a:pt x="53" y="24"/>
                                  <a:pt x="53" y="24"/>
                                </a:cubicBezTo>
                                <a:cubicBezTo>
                                  <a:pt x="53" y="24"/>
                                  <a:pt x="53" y="24"/>
                                  <a:pt x="53" y="24"/>
                                </a:cubicBezTo>
                                <a:cubicBezTo>
                                  <a:pt x="40" y="15"/>
                                  <a:pt x="40" y="15"/>
                                  <a:pt x="40" y="15"/>
                                </a:cubicBezTo>
                                <a:cubicBezTo>
                                  <a:pt x="40" y="15"/>
                                  <a:pt x="40" y="15"/>
                                  <a:pt x="40" y="15"/>
                                </a:cubicBezTo>
                                <a:cubicBezTo>
                                  <a:pt x="46" y="26"/>
                                  <a:pt x="46" y="26"/>
                                  <a:pt x="46" y="26"/>
                                </a:cubicBezTo>
                                <a:cubicBezTo>
                                  <a:pt x="46" y="26"/>
                                  <a:pt x="46" y="26"/>
                                  <a:pt x="46" y="26"/>
                                </a:cubicBezTo>
                                <a:cubicBezTo>
                                  <a:pt x="47" y="26"/>
                                  <a:pt x="47" y="26"/>
                                  <a:pt x="47" y="26"/>
                                </a:cubicBezTo>
                                <a:cubicBezTo>
                                  <a:pt x="48" y="26"/>
                                  <a:pt x="48" y="26"/>
                                  <a:pt x="48" y="26"/>
                                </a:cubicBezTo>
                                <a:cubicBezTo>
                                  <a:pt x="48" y="26"/>
                                  <a:pt x="48" y="26"/>
                                  <a:pt x="48" y="26"/>
                                </a:cubicBezTo>
                                <a:cubicBezTo>
                                  <a:pt x="45" y="28"/>
                                  <a:pt x="45" y="28"/>
                                  <a:pt x="45" y="28"/>
                                </a:cubicBezTo>
                                <a:cubicBezTo>
                                  <a:pt x="44" y="28"/>
                                  <a:pt x="44" y="28"/>
                                  <a:pt x="44" y="28"/>
                                </a:cubicBezTo>
                                <a:cubicBezTo>
                                  <a:pt x="45" y="27"/>
                                  <a:pt x="45" y="27"/>
                                  <a:pt x="45" y="27"/>
                                </a:cubicBezTo>
                                <a:cubicBezTo>
                                  <a:pt x="45" y="27"/>
                                  <a:pt x="45" y="27"/>
                                  <a:pt x="45" y="27"/>
                                </a:cubicBezTo>
                                <a:cubicBezTo>
                                  <a:pt x="46" y="27"/>
                                  <a:pt x="46" y="26"/>
                                  <a:pt x="45" y="26"/>
                                </a:cubicBezTo>
                                <a:cubicBezTo>
                                  <a:pt x="39" y="15"/>
                                  <a:pt x="39" y="15"/>
                                  <a:pt x="39" y="15"/>
                                </a:cubicBezTo>
                                <a:cubicBezTo>
                                  <a:pt x="39" y="14"/>
                                  <a:pt x="39" y="14"/>
                                  <a:pt x="39" y="14"/>
                                </a:cubicBezTo>
                                <a:cubicBezTo>
                                  <a:pt x="39" y="14"/>
                                  <a:pt x="39" y="14"/>
                                  <a:pt x="38" y="14"/>
                                </a:cubicBezTo>
                                <a:cubicBezTo>
                                  <a:pt x="38" y="15"/>
                                  <a:pt x="38" y="15"/>
                                  <a:pt x="38" y="15"/>
                                </a:cubicBezTo>
                                <a:cubicBezTo>
                                  <a:pt x="37" y="14"/>
                                  <a:pt x="37" y="14"/>
                                  <a:pt x="37" y="14"/>
                                </a:cubicBezTo>
                                <a:cubicBezTo>
                                  <a:pt x="40" y="13"/>
                                  <a:pt x="40" y="13"/>
                                  <a:pt x="40" y="13"/>
                                </a:cubicBezTo>
                                <a:cubicBezTo>
                                  <a:pt x="51" y="21"/>
                                  <a:pt x="51" y="21"/>
                                  <a:pt x="51" y="21"/>
                                </a:cubicBezTo>
                                <a:close/>
                                <a:moveTo>
                                  <a:pt x="70" y="17"/>
                                </a:moveTo>
                                <a:cubicBezTo>
                                  <a:pt x="70" y="17"/>
                                  <a:pt x="71" y="17"/>
                                  <a:pt x="72" y="16"/>
                                </a:cubicBezTo>
                                <a:cubicBezTo>
                                  <a:pt x="72" y="15"/>
                                  <a:pt x="72" y="14"/>
                                  <a:pt x="72" y="14"/>
                                </a:cubicBezTo>
                                <a:cubicBezTo>
                                  <a:pt x="70" y="3"/>
                                  <a:pt x="70" y="3"/>
                                  <a:pt x="70" y="3"/>
                                </a:cubicBezTo>
                                <a:cubicBezTo>
                                  <a:pt x="70" y="3"/>
                                  <a:pt x="69" y="3"/>
                                  <a:pt x="69" y="3"/>
                                </a:cubicBezTo>
                                <a:cubicBezTo>
                                  <a:pt x="69" y="3"/>
                                  <a:pt x="69" y="3"/>
                                  <a:pt x="69" y="3"/>
                                </a:cubicBezTo>
                                <a:cubicBezTo>
                                  <a:pt x="68" y="3"/>
                                  <a:pt x="68" y="3"/>
                                  <a:pt x="68" y="3"/>
                                </a:cubicBezTo>
                                <a:cubicBezTo>
                                  <a:pt x="68" y="2"/>
                                  <a:pt x="68" y="2"/>
                                  <a:pt x="68" y="2"/>
                                </a:cubicBezTo>
                                <a:cubicBezTo>
                                  <a:pt x="71" y="1"/>
                                  <a:pt x="71" y="1"/>
                                  <a:pt x="71" y="1"/>
                                </a:cubicBezTo>
                                <a:cubicBezTo>
                                  <a:pt x="71" y="2"/>
                                  <a:pt x="71" y="2"/>
                                  <a:pt x="71" y="2"/>
                                </a:cubicBezTo>
                                <a:cubicBezTo>
                                  <a:pt x="71" y="2"/>
                                  <a:pt x="71" y="2"/>
                                  <a:pt x="71" y="2"/>
                                </a:cubicBezTo>
                                <a:cubicBezTo>
                                  <a:pt x="71" y="2"/>
                                  <a:pt x="70" y="2"/>
                                  <a:pt x="70" y="2"/>
                                </a:cubicBezTo>
                                <a:cubicBezTo>
                                  <a:pt x="70" y="3"/>
                                  <a:pt x="70" y="3"/>
                                  <a:pt x="70" y="3"/>
                                </a:cubicBezTo>
                                <a:cubicBezTo>
                                  <a:pt x="73" y="13"/>
                                  <a:pt x="73" y="13"/>
                                  <a:pt x="73" y="13"/>
                                </a:cubicBezTo>
                                <a:cubicBezTo>
                                  <a:pt x="73" y="15"/>
                                  <a:pt x="73" y="16"/>
                                  <a:pt x="72" y="16"/>
                                </a:cubicBezTo>
                                <a:cubicBezTo>
                                  <a:pt x="71" y="17"/>
                                  <a:pt x="71" y="18"/>
                                  <a:pt x="70" y="18"/>
                                </a:cubicBezTo>
                                <a:cubicBezTo>
                                  <a:pt x="68" y="18"/>
                                  <a:pt x="67" y="18"/>
                                  <a:pt x="66" y="18"/>
                                </a:cubicBezTo>
                                <a:cubicBezTo>
                                  <a:pt x="66" y="17"/>
                                  <a:pt x="65" y="17"/>
                                  <a:pt x="65" y="15"/>
                                </a:cubicBezTo>
                                <a:cubicBezTo>
                                  <a:pt x="62" y="5"/>
                                  <a:pt x="62" y="5"/>
                                  <a:pt x="62" y="5"/>
                                </a:cubicBezTo>
                                <a:cubicBezTo>
                                  <a:pt x="62" y="5"/>
                                  <a:pt x="62" y="4"/>
                                  <a:pt x="62" y="4"/>
                                </a:cubicBezTo>
                                <a:cubicBezTo>
                                  <a:pt x="62" y="4"/>
                                  <a:pt x="62" y="4"/>
                                  <a:pt x="61" y="4"/>
                                </a:cubicBezTo>
                                <a:cubicBezTo>
                                  <a:pt x="61" y="4"/>
                                  <a:pt x="61" y="4"/>
                                  <a:pt x="61" y="4"/>
                                </a:cubicBezTo>
                                <a:cubicBezTo>
                                  <a:pt x="61" y="4"/>
                                  <a:pt x="61" y="4"/>
                                  <a:pt x="61" y="4"/>
                                </a:cubicBezTo>
                                <a:cubicBezTo>
                                  <a:pt x="65" y="3"/>
                                  <a:pt x="65" y="3"/>
                                  <a:pt x="65" y="3"/>
                                </a:cubicBezTo>
                                <a:cubicBezTo>
                                  <a:pt x="65" y="4"/>
                                  <a:pt x="65" y="4"/>
                                  <a:pt x="65" y="4"/>
                                </a:cubicBezTo>
                                <a:cubicBezTo>
                                  <a:pt x="64" y="4"/>
                                  <a:pt x="64" y="4"/>
                                  <a:pt x="64" y="4"/>
                                </a:cubicBezTo>
                                <a:cubicBezTo>
                                  <a:pt x="64" y="4"/>
                                  <a:pt x="64" y="4"/>
                                  <a:pt x="64" y="4"/>
                                </a:cubicBezTo>
                                <a:cubicBezTo>
                                  <a:pt x="64" y="4"/>
                                  <a:pt x="64" y="4"/>
                                  <a:pt x="64" y="5"/>
                                </a:cubicBezTo>
                                <a:cubicBezTo>
                                  <a:pt x="66" y="15"/>
                                  <a:pt x="66" y="15"/>
                                  <a:pt x="66" y="15"/>
                                </a:cubicBezTo>
                                <a:cubicBezTo>
                                  <a:pt x="66" y="16"/>
                                  <a:pt x="67" y="17"/>
                                  <a:pt x="67" y="17"/>
                                </a:cubicBezTo>
                                <a:cubicBezTo>
                                  <a:pt x="68" y="18"/>
                                  <a:pt x="69" y="18"/>
                                  <a:pt x="70" y="17"/>
                                </a:cubicBezTo>
                                <a:close/>
                                <a:moveTo>
                                  <a:pt x="84" y="12"/>
                                </a:moveTo>
                                <a:cubicBezTo>
                                  <a:pt x="84" y="12"/>
                                  <a:pt x="84" y="12"/>
                                  <a:pt x="84" y="12"/>
                                </a:cubicBezTo>
                                <a:cubicBezTo>
                                  <a:pt x="84" y="1"/>
                                  <a:pt x="84" y="1"/>
                                  <a:pt x="84" y="1"/>
                                </a:cubicBezTo>
                                <a:cubicBezTo>
                                  <a:pt x="84" y="1"/>
                                  <a:pt x="84" y="1"/>
                                  <a:pt x="83" y="1"/>
                                </a:cubicBezTo>
                                <a:cubicBezTo>
                                  <a:pt x="83" y="1"/>
                                  <a:pt x="83" y="1"/>
                                  <a:pt x="83" y="1"/>
                                </a:cubicBezTo>
                                <a:cubicBezTo>
                                  <a:pt x="82" y="1"/>
                                  <a:pt x="82" y="1"/>
                                  <a:pt x="82" y="1"/>
                                </a:cubicBezTo>
                                <a:cubicBezTo>
                                  <a:pt x="82" y="0"/>
                                  <a:pt x="82" y="0"/>
                                  <a:pt x="82" y="0"/>
                                </a:cubicBezTo>
                                <a:cubicBezTo>
                                  <a:pt x="86" y="0"/>
                                  <a:pt x="86" y="0"/>
                                  <a:pt x="86" y="0"/>
                                </a:cubicBezTo>
                                <a:cubicBezTo>
                                  <a:pt x="86" y="1"/>
                                  <a:pt x="86" y="1"/>
                                  <a:pt x="86" y="1"/>
                                </a:cubicBezTo>
                                <a:cubicBezTo>
                                  <a:pt x="85" y="1"/>
                                  <a:pt x="85" y="1"/>
                                  <a:pt x="85" y="1"/>
                                </a:cubicBezTo>
                                <a:cubicBezTo>
                                  <a:pt x="85" y="1"/>
                                  <a:pt x="85" y="1"/>
                                  <a:pt x="84" y="1"/>
                                </a:cubicBezTo>
                                <a:cubicBezTo>
                                  <a:pt x="84" y="1"/>
                                  <a:pt x="84" y="1"/>
                                  <a:pt x="84" y="1"/>
                                </a:cubicBezTo>
                                <a:cubicBezTo>
                                  <a:pt x="85" y="16"/>
                                  <a:pt x="85" y="16"/>
                                  <a:pt x="85" y="16"/>
                                </a:cubicBezTo>
                                <a:cubicBezTo>
                                  <a:pt x="85" y="16"/>
                                  <a:pt x="85" y="16"/>
                                  <a:pt x="85" y="16"/>
                                </a:cubicBezTo>
                                <a:cubicBezTo>
                                  <a:pt x="85" y="16"/>
                                  <a:pt x="85" y="16"/>
                                  <a:pt x="85" y="16"/>
                                </a:cubicBezTo>
                                <a:cubicBezTo>
                                  <a:pt x="77" y="3"/>
                                  <a:pt x="77" y="3"/>
                                  <a:pt x="77" y="3"/>
                                </a:cubicBezTo>
                                <a:cubicBezTo>
                                  <a:pt x="77" y="3"/>
                                  <a:pt x="77" y="3"/>
                                  <a:pt x="77" y="3"/>
                                </a:cubicBezTo>
                                <a:cubicBezTo>
                                  <a:pt x="77" y="15"/>
                                  <a:pt x="77" y="15"/>
                                  <a:pt x="77" y="15"/>
                                </a:cubicBezTo>
                                <a:cubicBezTo>
                                  <a:pt x="77" y="15"/>
                                  <a:pt x="78" y="15"/>
                                  <a:pt x="78" y="16"/>
                                </a:cubicBezTo>
                                <a:cubicBezTo>
                                  <a:pt x="78" y="16"/>
                                  <a:pt x="78" y="16"/>
                                  <a:pt x="78" y="16"/>
                                </a:cubicBezTo>
                                <a:cubicBezTo>
                                  <a:pt x="79" y="16"/>
                                  <a:pt x="79" y="16"/>
                                  <a:pt x="79" y="16"/>
                                </a:cubicBezTo>
                                <a:cubicBezTo>
                                  <a:pt x="79" y="16"/>
                                  <a:pt x="79" y="16"/>
                                  <a:pt x="79" y="16"/>
                                </a:cubicBezTo>
                                <a:cubicBezTo>
                                  <a:pt x="75" y="16"/>
                                  <a:pt x="75" y="16"/>
                                  <a:pt x="75" y="16"/>
                                </a:cubicBezTo>
                                <a:cubicBezTo>
                                  <a:pt x="75" y="16"/>
                                  <a:pt x="75" y="16"/>
                                  <a:pt x="75" y="16"/>
                                </a:cubicBezTo>
                                <a:cubicBezTo>
                                  <a:pt x="76" y="16"/>
                                  <a:pt x="76" y="16"/>
                                  <a:pt x="76" y="16"/>
                                </a:cubicBezTo>
                                <a:cubicBezTo>
                                  <a:pt x="76" y="16"/>
                                  <a:pt x="77" y="16"/>
                                  <a:pt x="77" y="16"/>
                                </a:cubicBezTo>
                                <a:cubicBezTo>
                                  <a:pt x="77" y="15"/>
                                  <a:pt x="77" y="15"/>
                                  <a:pt x="77" y="15"/>
                                </a:cubicBezTo>
                                <a:cubicBezTo>
                                  <a:pt x="76" y="2"/>
                                  <a:pt x="76" y="2"/>
                                  <a:pt x="76" y="2"/>
                                </a:cubicBezTo>
                                <a:cubicBezTo>
                                  <a:pt x="76" y="2"/>
                                  <a:pt x="76" y="2"/>
                                  <a:pt x="76" y="1"/>
                                </a:cubicBezTo>
                                <a:cubicBezTo>
                                  <a:pt x="76" y="1"/>
                                  <a:pt x="75" y="1"/>
                                  <a:pt x="75" y="1"/>
                                </a:cubicBezTo>
                                <a:cubicBezTo>
                                  <a:pt x="74" y="1"/>
                                  <a:pt x="74" y="1"/>
                                  <a:pt x="74" y="1"/>
                                </a:cubicBezTo>
                                <a:cubicBezTo>
                                  <a:pt x="74" y="1"/>
                                  <a:pt x="74" y="1"/>
                                  <a:pt x="74" y="1"/>
                                </a:cubicBezTo>
                                <a:cubicBezTo>
                                  <a:pt x="77" y="1"/>
                                  <a:pt x="77" y="1"/>
                                  <a:pt x="77" y="1"/>
                                </a:cubicBezTo>
                                <a:cubicBezTo>
                                  <a:pt x="84" y="12"/>
                                  <a:pt x="84" y="12"/>
                                  <a:pt x="84" y="12"/>
                                </a:cubicBezTo>
                                <a:close/>
                                <a:moveTo>
                                  <a:pt x="90" y="1"/>
                                </a:moveTo>
                                <a:cubicBezTo>
                                  <a:pt x="90" y="0"/>
                                  <a:pt x="90" y="0"/>
                                  <a:pt x="90" y="0"/>
                                </a:cubicBezTo>
                                <a:cubicBezTo>
                                  <a:pt x="98" y="1"/>
                                  <a:pt x="98" y="1"/>
                                  <a:pt x="98" y="1"/>
                                </a:cubicBezTo>
                                <a:cubicBezTo>
                                  <a:pt x="98" y="1"/>
                                  <a:pt x="98" y="1"/>
                                  <a:pt x="98" y="1"/>
                                </a:cubicBezTo>
                                <a:cubicBezTo>
                                  <a:pt x="96" y="1"/>
                                  <a:pt x="96" y="1"/>
                                  <a:pt x="96" y="1"/>
                                </a:cubicBezTo>
                                <a:cubicBezTo>
                                  <a:pt x="95" y="1"/>
                                  <a:pt x="95" y="1"/>
                                  <a:pt x="95" y="1"/>
                                </a:cubicBezTo>
                                <a:cubicBezTo>
                                  <a:pt x="95" y="1"/>
                                  <a:pt x="95" y="1"/>
                                  <a:pt x="95" y="2"/>
                                </a:cubicBezTo>
                                <a:cubicBezTo>
                                  <a:pt x="94" y="15"/>
                                  <a:pt x="94" y="15"/>
                                  <a:pt x="94" y="15"/>
                                </a:cubicBezTo>
                                <a:cubicBezTo>
                                  <a:pt x="94" y="15"/>
                                  <a:pt x="94" y="15"/>
                                  <a:pt x="94" y="15"/>
                                </a:cubicBezTo>
                                <a:cubicBezTo>
                                  <a:pt x="94" y="15"/>
                                  <a:pt x="94" y="15"/>
                                  <a:pt x="95" y="15"/>
                                </a:cubicBezTo>
                                <a:cubicBezTo>
                                  <a:pt x="97" y="16"/>
                                  <a:pt x="97" y="16"/>
                                  <a:pt x="97" y="16"/>
                                </a:cubicBezTo>
                                <a:cubicBezTo>
                                  <a:pt x="97" y="16"/>
                                  <a:pt x="97" y="16"/>
                                  <a:pt x="97" y="16"/>
                                </a:cubicBezTo>
                                <a:cubicBezTo>
                                  <a:pt x="89" y="16"/>
                                  <a:pt x="89" y="16"/>
                                  <a:pt x="89" y="16"/>
                                </a:cubicBezTo>
                                <a:cubicBezTo>
                                  <a:pt x="89" y="15"/>
                                  <a:pt x="89" y="15"/>
                                  <a:pt x="89" y="15"/>
                                </a:cubicBezTo>
                                <a:cubicBezTo>
                                  <a:pt x="91" y="15"/>
                                  <a:pt x="91" y="15"/>
                                  <a:pt x="91" y="15"/>
                                </a:cubicBezTo>
                                <a:cubicBezTo>
                                  <a:pt x="92" y="15"/>
                                  <a:pt x="92" y="15"/>
                                  <a:pt x="92" y="15"/>
                                </a:cubicBezTo>
                                <a:cubicBezTo>
                                  <a:pt x="92" y="15"/>
                                  <a:pt x="92" y="15"/>
                                  <a:pt x="92" y="15"/>
                                </a:cubicBezTo>
                                <a:cubicBezTo>
                                  <a:pt x="93" y="2"/>
                                  <a:pt x="93" y="2"/>
                                  <a:pt x="93" y="2"/>
                                </a:cubicBezTo>
                                <a:cubicBezTo>
                                  <a:pt x="93" y="1"/>
                                  <a:pt x="93" y="1"/>
                                  <a:pt x="93" y="1"/>
                                </a:cubicBezTo>
                                <a:cubicBezTo>
                                  <a:pt x="93" y="1"/>
                                  <a:pt x="93" y="1"/>
                                  <a:pt x="92" y="1"/>
                                </a:cubicBezTo>
                                <a:cubicBezTo>
                                  <a:pt x="90" y="1"/>
                                  <a:pt x="90" y="1"/>
                                  <a:pt x="90" y="1"/>
                                </a:cubicBezTo>
                                <a:close/>
                                <a:moveTo>
                                  <a:pt x="109" y="3"/>
                                </a:moveTo>
                                <a:cubicBezTo>
                                  <a:pt x="109" y="2"/>
                                  <a:pt x="109" y="2"/>
                                  <a:pt x="109" y="2"/>
                                </a:cubicBezTo>
                                <a:cubicBezTo>
                                  <a:pt x="113" y="3"/>
                                  <a:pt x="113" y="3"/>
                                  <a:pt x="113" y="3"/>
                                </a:cubicBezTo>
                                <a:cubicBezTo>
                                  <a:pt x="113" y="3"/>
                                  <a:pt x="113" y="3"/>
                                  <a:pt x="113" y="3"/>
                                </a:cubicBezTo>
                                <a:cubicBezTo>
                                  <a:pt x="112" y="3"/>
                                  <a:pt x="112" y="3"/>
                                  <a:pt x="112" y="3"/>
                                </a:cubicBezTo>
                                <a:cubicBezTo>
                                  <a:pt x="112" y="3"/>
                                  <a:pt x="112" y="3"/>
                                  <a:pt x="111" y="4"/>
                                </a:cubicBezTo>
                                <a:cubicBezTo>
                                  <a:pt x="111" y="4"/>
                                  <a:pt x="111" y="4"/>
                                  <a:pt x="111" y="4"/>
                                </a:cubicBezTo>
                                <a:cubicBezTo>
                                  <a:pt x="105" y="17"/>
                                  <a:pt x="105" y="17"/>
                                  <a:pt x="105" y="17"/>
                                </a:cubicBezTo>
                                <a:cubicBezTo>
                                  <a:pt x="104" y="17"/>
                                  <a:pt x="104" y="17"/>
                                  <a:pt x="104" y="17"/>
                                </a:cubicBezTo>
                                <a:cubicBezTo>
                                  <a:pt x="103" y="3"/>
                                  <a:pt x="103" y="3"/>
                                  <a:pt x="103" y="3"/>
                                </a:cubicBezTo>
                                <a:cubicBezTo>
                                  <a:pt x="103" y="3"/>
                                  <a:pt x="103" y="2"/>
                                  <a:pt x="103" y="2"/>
                                </a:cubicBezTo>
                                <a:cubicBezTo>
                                  <a:pt x="103" y="2"/>
                                  <a:pt x="103" y="2"/>
                                  <a:pt x="102" y="2"/>
                                </a:cubicBezTo>
                                <a:cubicBezTo>
                                  <a:pt x="102" y="2"/>
                                  <a:pt x="102" y="2"/>
                                  <a:pt x="102" y="2"/>
                                </a:cubicBezTo>
                                <a:cubicBezTo>
                                  <a:pt x="102" y="1"/>
                                  <a:pt x="102" y="1"/>
                                  <a:pt x="102" y="1"/>
                                </a:cubicBezTo>
                                <a:cubicBezTo>
                                  <a:pt x="106" y="2"/>
                                  <a:pt x="106" y="2"/>
                                  <a:pt x="106" y="2"/>
                                </a:cubicBezTo>
                                <a:cubicBezTo>
                                  <a:pt x="106" y="2"/>
                                  <a:pt x="106" y="2"/>
                                  <a:pt x="106" y="2"/>
                                </a:cubicBezTo>
                                <a:cubicBezTo>
                                  <a:pt x="105" y="2"/>
                                  <a:pt x="105" y="2"/>
                                  <a:pt x="105" y="2"/>
                                </a:cubicBezTo>
                                <a:cubicBezTo>
                                  <a:pt x="105" y="2"/>
                                  <a:pt x="105" y="2"/>
                                  <a:pt x="105" y="2"/>
                                </a:cubicBezTo>
                                <a:cubicBezTo>
                                  <a:pt x="105" y="3"/>
                                  <a:pt x="105" y="3"/>
                                  <a:pt x="105" y="3"/>
                                </a:cubicBezTo>
                                <a:cubicBezTo>
                                  <a:pt x="105" y="14"/>
                                  <a:pt x="105" y="14"/>
                                  <a:pt x="105" y="14"/>
                                </a:cubicBezTo>
                                <a:cubicBezTo>
                                  <a:pt x="106" y="14"/>
                                  <a:pt x="106" y="14"/>
                                  <a:pt x="106" y="14"/>
                                </a:cubicBezTo>
                                <a:cubicBezTo>
                                  <a:pt x="110" y="4"/>
                                  <a:pt x="110" y="4"/>
                                  <a:pt x="110" y="4"/>
                                </a:cubicBezTo>
                                <a:cubicBezTo>
                                  <a:pt x="110" y="4"/>
                                  <a:pt x="110" y="4"/>
                                  <a:pt x="110" y="3"/>
                                </a:cubicBezTo>
                                <a:cubicBezTo>
                                  <a:pt x="110" y="3"/>
                                  <a:pt x="110" y="3"/>
                                  <a:pt x="110" y="3"/>
                                </a:cubicBezTo>
                                <a:cubicBezTo>
                                  <a:pt x="109" y="3"/>
                                  <a:pt x="109" y="3"/>
                                  <a:pt x="109" y="3"/>
                                </a:cubicBezTo>
                                <a:close/>
                                <a:moveTo>
                                  <a:pt x="116" y="5"/>
                                </a:moveTo>
                                <a:cubicBezTo>
                                  <a:pt x="116" y="5"/>
                                  <a:pt x="116" y="5"/>
                                  <a:pt x="116" y="5"/>
                                </a:cubicBezTo>
                                <a:cubicBezTo>
                                  <a:pt x="117" y="5"/>
                                  <a:pt x="117" y="5"/>
                                  <a:pt x="117" y="5"/>
                                </a:cubicBezTo>
                                <a:cubicBezTo>
                                  <a:pt x="117" y="5"/>
                                  <a:pt x="117" y="6"/>
                                  <a:pt x="117" y="6"/>
                                </a:cubicBezTo>
                                <a:cubicBezTo>
                                  <a:pt x="113" y="18"/>
                                  <a:pt x="113" y="18"/>
                                  <a:pt x="113" y="18"/>
                                </a:cubicBezTo>
                                <a:cubicBezTo>
                                  <a:pt x="113" y="18"/>
                                  <a:pt x="113" y="19"/>
                                  <a:pt x="113" y="19"/>
                                </a:cubicBezTo>
                                <a:cubicBezTo>
                                  <a:pt x="112" y="19"/>
                                  <a:pt x="112" y="19"/>
                                  <a:pt x="112" y="19"/>
                                </a:cubicBezTo>
                                <a:cubicBezTo>
                                  <a:pt x="111" y="18"/>
                                  <a:pt x="111" y="18"/>
                                  <a:pt x="111" y="18"/>
                                </a:cubicBezTo>
                                <a:cubicBezTo>
                                  <a:pt x="111" y="19"/>
                                  <a:pt x="111" y="19"/>
                                  <a:pt x="111" y="19"/>
                                </a:cubicBezTo>
                                <a:cubicBezTo>
                                  <a:pt x="120" y="22"/>
                                  <a:pt x="120" y="22"/>
                                  <a:pt x="120" y="22"/>
                                </a:cubicBezTo>
                                <a:cubicBezTo>
                                  <a:pt x="122" y="19"/>
                                  <a:pt x="122" y="19"/>
                                  <a:pt x="122" y="19"/>
                                </a:cubicBezTo>
                                <a:cubicBezTo>
                                  <a:pt x="122" y="18"/>
                                  <a:pt x="122" y="18"/>
                                  <a:pt x="122" y="18"/>
                                </a:cubicBezTo>
                                <a:cubicBezTo>
                                  <a:pt x="121" y="19"/>
                                  <a:pt x="120" y="20"/>
                                  <a:pt x="120" y="20"/>
                                </a:cubicBezTo>
                                <a:cubicBezTo>
                                  <a:pt x="119" y="21"/>
                                  <a:pt x="118" y="21"/>
                                  <a:pt x="117" y="20"/>
                                </a:cubicBezTo>
                                <a:cubicBezTo>
                                  <a:pt x="115" y="20"/>
                                  <a:pt x="115" y="20"/>
                                  <a:pt x="115" y="20"/>
                                </a:cubicBezTo>
                                <a:cubicBezTo>
                                  <a:pt x="115" y="20"/>
                                  <a:pt x="114" y="19"/>
                                  <a:pt x="114" y="19"/>
                                </a:cubicBezTo>
                                <a:cubicBezTo>
                                  <a:pt x="114" y="19"/>
                                  <a:pt x="114" y="19"/>
                                  <a:pt x="114" y="19"/>
                                </a:cubicBezTo>
                                <a:cubicBezTo>
                                  <a:pt x="116" y="12"/>
                                  <a:pt x="116" y="12"/>
                                  <a:pt x="116" y="12"/>
                                </a:cubicBezTo>
                                <a:cubicBezTo>
                                  <a:pt x="119" y="13"/>
                                  <a:pt x="119" y="13"/>
                                  <a:pt x="119" y="13"/>
                                </a:cubicBezTo>
                                <a:cubicBezTo>
                                  <a:pt x="120" y="13"/>
                                  <a:pt x="120" y="13"/>
                                  <a:pt x="120" y="14"/>
                                </a:cubicBezTo>
                                <a:cubicBezTo>
                                  <a:pt x="120" y="14"/>
                                  <a:pt x="120" y="15"/>
                                  <a:pt x="120" y="15"/>
                                </a:cubicBezTo>
                                <a:cubicBezTo>
                                  <a:pt x="120" y="16"/>
                                  <a:pt x="120" y="16"/>
                                  <a:pt x="120" y="16"/>
                                </a:cubicBezTo>
                                <a:cubicBezTo>
                                  <a:pt x="120" y="16"/>
                                  <a:pt x="120" y="16"/>
                                  <a:pt x="120" y="16"/>
                                </a:cubicBezTo>
                                <a:cubicBezTo>
                                  <a:pt x="122" y="11"/>
                                  <a:pt x="122" y="11"/>
                                  <a:pt x="122" y="11"/>
                                </a:cubicBezTo>
                                <a:cubicBezTo>
                                  <a:pt x="122" y="11"/>
                                  <a:pt x="122" y="11"/>
                                  <a:pt x="122" y="11"/>
                                </a:cubicBezTo>
                                <a:cubicBezTo>
                                  <a:pt x="121" y="11"/>
                                  <a:pt x="121" y="11"/>
                                  <a:pt x="121" y="11"/>
                                </a:cubicBezTo>
                                <a:cubicBezTo>
                                  <a:pt x="121" y="12"/>
                                  <a:pt x="121" y="12"/>
                                  <a:pt x="121" y="12"/>
                                </a:cubicBezTo>
                                <a:cubicBezTo>
                                  <a:pt x="120" y="13"/>
                                  <a:pt x="120" y="13"/>
                                  <a:pt x="119" y="12"/>
                                </a:cubicBezTo>
                                <a:cubicBezTo>
                                  <a:pt x="117" y="12"/>
                                  <a:pt x="117" y="12"/>
                                  <a:pt x="117" y="12"/>
                                </a:cubicBezTo>
                                <a:cubicBezTo>
                                  <a:pt x="118" y="6"/>
                                  <a:pt x="118" y="6"/>
                                  <a:pt x="118" y="6"/>
                                </a:cubicBezTo>
                                <a:cubicBezTo>
                                  <a:pt x="118" y="6"/>
                                  <a:pt x="119" y="6"/>
                                  <a:pt x="119" y="6"/>
                                </a:cubicBezTo>
                                <a:cubicBezTo>
                                  <a:pt x="119" y="6"/>
                                  <a:pt x="119" y="6"/>
                                  <a:pt x="119" y="6"/>
                                </a:cubicBezTo>
                                <a:cubicBezTo>
                                  <a:pt x="122" y="7"/>
                                  <a:pt x="122" y="7"/>
                                  <a:pt x="122" y="7"/>
                                </a:cubicBezTo>
                                <a:cubicBezTo>
                                  <a:pt x="122" y="7"/>
                                  <a:pt x="123" y="7"/>
                                  <a:pt x="123" y="8"/>
                                </a:cubicBezTo>
                                <a:cubicBezTo>
                                  <a:pt x="124" y="8"/>
                                  <a:pt x="124" y="9"/>
                                  <a:pt x="124" y="10"/>
                                </a:cubicBezTo>
                                <a:cubicBezTo>
                                  <a:pt x="125" y="10"/>
                                  <a:pt x="125" y="10"/>
                                  <a:pt x="125" y="10"/>
                                </a:cubicBezTo>
                                <a:cubicBezTo>
                                  <a:pt x="125" y="7"/>
                                  <a:pt x="125" y="7"/>
                                  <a:pt x="125" y="7"/>
                                </a:cubicBezTo>
                                <a:cubicBezTo>
                                  <a:pt x="116" y="4"/>
                                  <a:pt x="116" y="4"/>
                                  <a:pt x="116" y="4"/>
                                </a:cubicBezTo>
                                <a:cubicBezTo>
                                  <a:pt x="116" y="5"/>
                                  <a:pt x="116" y="5"/>
                                  <a:pt x="116" y="5"/>
                                </a:cubicBezTo>
                                <a:close/>
                                <a:moveTo>
                                  <a:pt x="136" y="17"/>
                                </a:moveTo>
                                <a:cubicBezTo>
                                  <a:pt x="136" y="18"/>
                                  <a:pt x="135" y="19"/>
                                  <a:pt x="134" y="19"/>
                                </a:cubicBezTo>
                                <a:cubicBezTo>
                                  <a:pt x="133" y="19"/>
                                  <a:pt x="133" y="19"/>
                                  <a:pt x="132" y="19"/>
                                </a:cubicBezTo>
                                <a:cubicBezTo>
                                  <a:pt x="131" y="26"/>
                                  <a:pt x="131" y="26"/>
                                  <a:pt x="131" y="26"/>
                                </a:cubicBezTo>
                                <a:cubicBezTo>
                                  <a:pt x="131" y="26"/>
                                  <a:pt x="131" y="27"/>
                                  <a:pt x="131" y="27"/>
                                </a:cubicBezTo>
                                <a:cubicBezTo>
                                  <a:pt x="131" y="27"/>
                                  <a:pt x="131" y="27"/>
                                  <a:pt x="132" y="27"/>
                                </a:cubicBezTo>
                                <a:cubicBezTo>
                                  <a:pt x="132" y="27"/>
                                  <a:pt x="132" y="27"/>
                                  <a:pt x="132" y="27"/>
                                </a:cubicBezTo>
                                <a:cubicBezTo>
                                  <a:pt x="132" y="28"/>
                                  <a:pt x="132" y="28"/>
                                  <a:pt x="132" y="28"/>
                                </a:cubicBezTo>
                                <a:cubicBezTo>
                                  <a:pt x="130" y="27"/>
                                  <a:pt x="130" y="27"/>
                                  <a:pt x="130" y="27"/>
                                </a:cubicBezTo>
                                <a:cubicBezTo>
                                  <a:pt x="130" y="18"/>
                                  <a:pt x="130" y="18"/>
                                  <a:pt x="130" y="18"/>
                                </a:cubicBezTo>
                                <a:cubicBezTo>
                                  <a:pt x="129" y="17"/>
                                  <a:pt x="129" y="17"/>
                                  <a:pt x="129" y="17"/>
                                </a:cubicBezTo>
                                <a:cubicBezTo>
                                  <a:pt x="126" y="23"/>
                                  <a:pt x="126" y="23"/>
                                  <a:pt x="126" y="23"/>
                                </a:cubicBezTo>
                                <a:cubicBezTo>
                                  <a:pt x="125" y="24"/>
                                  <a:pt x="125" y="24"/>
                                  <a:pt x="126" y="24"/>
                                </a:cubicBezTo>
                                <a:cubicBezTo>
                                  <a:pt x="126" y="24"/>
                                  <a:pt x="126" y="24"/>
                                  <a:pt x="126" y="24"/>
                                </a:cubicBezTo>
                                <a:cubicBezTo>
                                  <a:pt x="126" y="25"/>
                                  <a:pt x="126" y="25"/>
                                  <a:pt x="126" y="25"/>
                                </a:cubicBezTo>
                                <a:cubicBezTo>
                                  <a:pt x="126" y="25"/>
                                  <a:pt x="126" y="25"/>
                                  <a:pt x="126" y="25"/>
                                </a:cubicBezTo>
                                <a:cubicBezTo>
                                  <a:pt x="122" y="23"/>
                                  <a:pt x="122" y="23"/>
                                  <a:pt x="122" y="23"/>
                                </a:cubicBezTo>
                                <a:cubicBezTo>
                                  <a:pt x="123" y="23"/>
                                  <a:pt x="123" y="23"/>
                                  <a:pt x="123" y="23"/>
                                </a:cubicBezTo>
                                <a:cubicBezTo>
                                  <a:pt x="123" y="23"/>
                                  <a:pt x="123" y="23"/>
                                  <a:pt x="123" y="23"/>
                                </a:cubicBezTo>
                                <a:cubicBezTo>
                                  <a:pt x="123" y="23"/>
                                  <a:pt x="124" y="23"/>
                                  <a:pt x="124" y="23"/>
                                </a:cubicBezTo>
                                <a:cubicBezTo>
                                  <a:pt x="124" y="23"/>
                                  <a:pt x="124" y="23"/>
                                  <a:pt x="124" y="23"/>
                                </a:cubicBezTo>
                                <a:cubicBezTo>
                                  <a:pt x="130" y="11"/>
                                  <a:pt x="130" y="11"/>
                                  <a:pt x="130" y="11"/>
                                </a:cubicBezTo>
                                <a:cubicBezTo>
                                  <a:pt x="130" y="11"/>
                                  <a:pt x="130" y="11"/>
                                  <a:pt x="130" y="10"/>
                                </a:cubicBezTo>
                                <a:cubicBezTo>
                                  <a:pt x="130" y="10"/>
                                  <a:pt x="130" y="10"/>
                                  <a:pt x="130" y="10"/>
                                </a:cubicBezTo>
                                <a:cubicBezTo>
                                  <a:pt x="129" y="10"/>
                                  <a:pt x="129" y="10"/>
                                  <a:pt x="129" y="10"/>
                                </a:cubicBezTo>
                                <a:cubicBezTo>
                                  <a:pt x="130" y="9"/>
                                  <a:pt x="130" y="9"/>
                                  <a:pt x="130" y="9"/>
                                </a:cubicBezTo>
                                <a:cubicBezTo>
                                  <a:pt x="134" y="12"/>
                                  <a:pt x="134" y="12"/>
                                  <a:pt x="134" y="12"/>
                                </a:cubicBezTo>
                                <a:cubicBezTo>
                                  <a:pt x="135" y="12"/>
                                  <a:pt x="136" y="13"/>
                                  <a:pt x="137" y="14"/>
                                </a:cubicBezTo>
                                <a:cubicBezTo>
                                  <a:pt x="137" y="15"/>
                                  <a:pt x="137" y="16"/>
                                  <a:pt x="136" y="17"/>
                                </a:cubicBezTo>
                                <a:close/>
                                <a:moveTo>
                                  <a:pt x="129" y="17"/>
                                </a:moveTo>
                                <a:cubicBezTo>
                                  <a:pt x="131" y="18"/>
                                  <a:pt x="131" y="18"/>
                                  <a:pt x="131" y="18"/>
                                </a:cubicBezTo>
                                <a:cubicBezTo>
                                  <a:pt x="131" y="18"/>
                                  <a:pt x="132" y="18"/>
                                  <a:pt x="133" y="18"/>
                                </a:cubicBezTo>
                                <a:cubicBezTo>
                                  <a:pt x="134" y="18"/>
                                  <a:pt x="134" y="17"/>
                                  <a:pt x="135" y="16"/>
                                </a:cubicBezTo>
                                <a:cubicBezTo>
                                  <a:pt x="135" y="15"/>
                                  <a:pt x="136" y="15"/>
                                  <a:pt x="135" y="14"/>
                                </a:cubicBezTo>
                                <a:cubicBezTo>
                                  <a:pt x="135" y="13"/>
                                  <a:pt x="135" y="12"/>
                                  <a:pt x="133" y="12"/>
                                </a:cubicBezTo>
                                <a:cubicBezTo>
                                  <a:pt x="133" y="11"/>
                                  <a:pt x="133" y="11"/>
                                  <a:pt x="133" y="11"/>
                                </a:cubicBezTo>
                                <a:cubicBezTo>
                                  <a:pt x="132" y="11"/>
                                  <a:pt x="132" y="11"/>
                                  <a:pt x="132" y="11"/>
                                </a:cubicBezTo>
                                <a:cubicBezTo>
                                  <a:pt x="132" y="11"/>
                                  <a:pt x="132" y="11"/>
                                  <a:pt x="132" y="12"/>
                                </a:cubicBezTo>
                                <a:cubicBezTo>
                                  <a:pt x="129" y="17"/>
                                  <a:pt x="129" y="17"/>
                                  <a:pt x="129" y="17"/>
                                </a:cubicBezTo>
                                <a:close/>
                                <a:moveTo>
                                  <a:pt x="141" y="25"/>
                                </a:moveTo>
                                <a:cubicBezTo>
                                  <a:pt x="142" y="27"/>
                                  <a:pt x="142" y="28"/>
                                  <a:pt x="142" y="28"/>
                                </a:cubicBezTo>
                                <a:cubicBezTo>
                                  <a:pt x="142" y="29"/>
                                  <a:pt x="142" y="30"/>
                                  <a:pt x="142" y="30"/>
                                </a:cubicBezTo>
                                <a:cubicBezTo>
                                  <a:pt x="141" y="31"/>
                                  <a:pt x="141" y="32"/>
                                  <a:pt x="140" y="32"/>
                                </a:cubicBezTo>
                                <a:cubicBezTo>
                                  <a:pt x="139" y="32"/>
                                  <a:pt x="138" y="32"/>
                                  <a:pt x="137" y="32"/>
                                </a:cubicBezTo>
                                <a:cubicBezTo>
                                  <a:pt x="137" y="31"/>
                                  <a:pt x="136" y="30"/>
                                  <a:pt x="136" y="29"/>
                                </a:cubicBezTo>
                                <a:cubicBezTo>
                                  <a:pt x="135" y="28"/>
                                  <a:pt x="136" y="27"/>
                                  <a:pt x="136" y="26"/>
                                </a:cubicBezTo>
                                <a:cubicBezTo>
                                  <a:pt x="136" y="26"/>
                                  <a:pt x="136" y="26"/>
                                  <a:pt x="136" y="26"/>
                                </a:cubicBezTo>
                                <a:cubicBezTo>
                                  <a:pt x="134" y="30"/>
                                  <a:pt x="134" y="30"/>
                                  <a:pt x="134" y="30"/>
                                </a:cubicBezTo>
                                <a:cubicBezTo>
                                  <a:pt x="134" y="30"/>
                                  <a:pt x="134" y="30"/>
                                  <a:pt x="134" y="30"/>
                                </a:cubicBezTo>
                                <a:cubicBezTo>
                                  <a:pt x="135" y="30"/>
                                  <a:pt x="135" y="30"/>
                                  <a:pt x="135" y="30"/>
                                </a:cubicBezTo>
                                <a:cubicBezTo>
                                  <a:pt x="135" y="30"/>
                                  <a:pt x="135" y="30"/>
                                  <a:pt x="136" y="31"/>
                                </a:cubicBezTo>
                                <a:cubicBezTo>
                                  <a:pt x="136" y="31"/>
                                  <a:pt x="136" y="32"/>
                                  <a:pt x="137" y="32"/>
                                </a:cubicBezTo>
                                <a:cubicBezTo>
                                  <a:pt x="138" y="33"/>
                                  <a:pt x="139" y="33"/>
                                  <a:pt x="140" y="33"/>
                                </a:cubicBezTo>
                                <a:cubicBezTo>
                                  <a:pt x="142" y="33"/>
                                  <a:pt x="142" y="32"/>
                                  <a:pt x="143" y="31"/>
                                </a:cubicBezTo>
                                <a:cubicBezTo>
                                  <a:pt x="144" y="30"/>
                                  <a:pt x="144" y="29"/>
                                  <a:pt x="144" y="28"/>
                                </a:cubicBezTo>
                                <a:cubicBezTo>
                                  <a:pt x="144" y="27"/>
                                  <a:pt x="143" y="26"/>
                                  <a:pt x="142" y="25"/>
                                </a:cubicBezTo>
                                <a:cubicBezTo>
                                  <a:pt x="141" y="23"/>
                                  <a:pt x="141" y="22"/>
                                  <a:pt x="141" y="22"/>
                                </a:cubicBezTo>
                                <a:cubicBezTo>
                                  <a:pt x="141" y="21"/>
                                  <a:pt x="141" y="20"/>
                                  <a:pt x="141" y="20"/>
                                </a:cubicBezTo>
                                <a:cubicBezTo>
                                  <a:pt x="142" y="19"/>
                                  <a:pt x="142" y="19"/>
                                  <a:pt x="143" y="19"/>
                                </a:cubicBezTo>
                                <a:cubicBezTo>
                                  <a:pt x="144" y="18"/>
                                  <a:pt x="144" y="18"/>
                                  <a:pt x="145" y="19"/>
                                </a:cubicBezTo>
                                <a:cubicBezTo>
                                  <a:pt x="146" y="20"/>
                                  <a:pt x="147" y="20"/>
                                  <a:pt x="147" y="21"/>
                                </a:cubicBezTo>
                                <a:cubicBezTo>
                                  <a:pt x="147" y="22"/>
                                  <a:pt x="147" y="23"/>
                                  <a:pt x="147" y="24"/>
                                </a:cubicBezTo>
                                <a:cubicBezTo>
                                  <a:pt x="147" y="24"/>
                                  <a:pt x="147" y="24"/>
                                  <a:pt x="147" y="24"/>
                                </a:cubicBezTo>
                                <a:cubicBezTo>
                                  <a:pt x="149" y="21"/>
                                  <a:pt x="149" y="21"/>
                                  <a:pt x="149" y="21"/>
                                </a:cubicBezTo>
                                <a:cubicBezTo>
                                  <a:pt x="149" y="21"/>
                                  <a:pt x="149" y="21"/>
                                  <a:pt x="148" y="21"/>
                                </a:cubicBezTo>
                                <a:cubicBezTo>
                                  <a:pt x="148" y="21"/>
                                  <a:pt x="148" y="21"/>
                                  <a:pt x="148" y="21"/>
                                </a:cubicBezTo>
                                <a:cubicBezTo>
                                  <a:pt x="148" y="21"/>
                                  <a:pt x="147" y="20"/>
                                  <a:pt x="147" y="20"/>
                                </a:cubicBezTo>
                                <a:cubicBezTo>
                                  <a:pt x="147" y="19"/>
                                  <a:pt x="146" y="19"/>
                                  <a:pt x="146" y="19"/>
                                </a:cubicBezTo>
                                <a:cubicBezTo>
                                  <a:pt x="145" y="18"/>
                                  <a:pt x="144" y="18"/>
                                  <a:pt x="143" y="18"/>
                                </a:cubicBezTo>
                                <a:cubicBezTo>
                                  <a:pt x="141" y="18"/>
                                  <a:pt x="141" y="19"/>
                                  <a:pt x="140" y="19"/>
                                </a:cubicBezTo>
                                <a:cubicBezTo>
                                  <a:pt x="139" y="20"/>
                                  <a:pt x="139" y="21"/>
                                  <a:pt x="139" y="22"/>
                                </a:cubicBezTo>
                                <a:cubicBezTo>
                                  <a:pt x="140" y="23"/>
                                  <a:pt x="140" y="24"/>
                                  <a:pt x="141" y="25"/>
                                </a:cubicBezTo>
                                <a:close/>
                                <a:moveTo>
                                  <a:pt x="154" y="26"/>
                                </a:moveTo>
                                <a:cubicBezTo>
                                  <a:pt x="154" y="26"/>
                                  <a:pt x="154" y="26"/>
                                  <a:pt x="154" y="26"/>
                                </a:cubicBezTo>
                                <a:cubicBezTo>
                                  <a:pt x="159" y="31"/>
                                  <a:pt x="159" y="31"/>
                                  <a:pt x="159" y="31"/>
                                </a:cubicBezTo>
                                <a:cubicBezTo>
                                  <a:pt x="159" y="31"/>
                                  <a:pt x="159" y="31"/>
                                  <a:pt x="159" y="31"/>
                                </a:cubicBezTo>
                                <a:cubicBezTo>
                                  <a:pt x="158" y="30"/>
                                  <a:pt x="158" y="30"/>
                                  <a:pt x="158" y="30"/>
                                </a:cubicBezTo>
                                <a:cubicBezTo>
                                  <a:pt x="157" y="29"/>
                                  <a:pt x="157" y="29"/>
                                  <a:pt x="157" y="29"/>
                                </a:cubicBezTo>
                                <a:cubicBezTo>
                                  <a:pt x="157" y="29"/>
                                  <a:pt x="157" y="29"/>
                                  <a:pt x="156" y="30"/>
                                </a:cubicBezTo>
                                <a:cubicBezTo>
                                  <a:pt x="147" y="39"/>
                                  <a:pt x="147" y="39"/>
                                  <a:pt x="147" y="39"/>
                                </a:cubicBezTo>
                                <a:cubicBezTo>
                                  <a:pt x="147" y="39"/>
                                  <a:pt x="147" y="39"/>
                                  <a:pt x="147" y="40"/>
                                </a:cubicBezTo>
                                <a:cubicBezTo>
                                  <a:pt x="147" y="40"/>
                                  <a:pt x="147" y="40"/>
                                  <a:pt x="148" y="40"/>
                                </a:cubicBezTo>
                                <a:cubicBezTo>
                                  <a:pt x="149" y="42"/>
                                  <a:pt x="149" y="42"/>
                                  <a:pt x="149" y="42"/>
                                </a:cubicBezTo>
                                <a:cubicBezTo>
                                  <a:pt x="149" y="42"/>
                                  <a:pt x="149" y="42"/>
                                  <a:pt x="149" y="42"/>
                                </a:cubicBezTo>
                                <a:cubicBezTo>
                                  <a:pt x="143" y="37"/>
                                  <a:pt x="143" y="37"/>
                                  <a:pt x="143" y="37"/>
                                </a:cubicBezTo>
                                <a:cubicBezTo>
                                  <a:pt x="144" y="37"/>
                                  <a:pt x="144" y="37"/>
                                  <a:pt x="144" y="37"/>
                                </a:cubicBezTo>
                                <a:cubicBezTo>
                                  <a:pt x="145" y="38"/>
                                  <a:pt x="145" y="38"/>
                                  <a:pt x="145" y="38"/>
                                </a:cubicBezTo>
                                <a:cubicBezTo>
                                  <a:pt x="146" y="38"/>
                                  <a:pt x="146" y="38"/>
                                  <a:pt x="146" y="38"/>
                                </a:cubicBezTo>
                                <a:cubicBezTo>
                                  <a:pt x="146" y="38"/>
                                  <a:pt x="146" y="38"/>
                                  <a:pt x="146" y="38"/>
                                </a:cubicBezTo>
                                <a:cubicBezTo>
                                  <a:pt x="155" y="29"/>
                                  <a:pt x="155" y="29"/>
                                  <a:pt x="155" y="29"/>
                                </a:cubicBezTo>
                                <a:cubicBezTo>
                                  <a:pt x="155" y="28"/>
                                  <a:pt x="156" y="28"/>
                                  <a:pt x="156" y="28"/>
                                </a:cubicBezTo>
                                <a:cubicBezTo>
                                  <a:pt x="156" y="28"/>
                                  <a:pt x="155" y="28"/>
                                  <a:pt x="155" y="27"/>
                                </a:cubicBezTo>
                                <a:cubicBezTo>
                                  <a:pt x="154" y="26"/>
                                  <a:pt x="154" y="26"/>
                                  <a:pt x="154" y="26"/>
                                </a:cubicBezTo>
                                <a:close/>
                                <a:moveTo>
                                  <a:pt x="155" y="50"/>
                                </a:moveTo>
                                <a:cubicBezTo>
                                  <a:pt x="156" y="50"/>
                                  <a:pt x="156" y="50"/>
                                  <a:pt x="156" y="50"/>
                                </a:cubicBezTo>
                                <a:cubicBezTo>
                                  <a:pt x="155" y="49"/>
                                  <a:pt x="155" y="49"/>
                                  <a:pt x="155" y="49"/>
                                </a:cubicBezTo>
                                <a:cubicBezTo>
                                  <a:pt x="155" y="49"/>
                                  <a:pt x="155" y="49"/>
                                  <a:pt x="155" y="49"/>
                                </a:cubicBezTo>
                                <a:cubicBezTo>
                                  <a:pt x="155" y="49"/>
                                  <a:pt x="155" y="48"/>
                                  <a:pt x="155" y="48"/>
                                </a:cubicBezTo>
                                <a:cubicBezTo>
                                  <a:pt x="165" y="40"/>
                                  <a:pt x="165" y="40"/>
                                  <a:pt x="165" y="40"/>
                                </a:cubicBezTo>
                                <a:cubicBezTo>
                                  <a:pt x="166" y="40"/>
                                  <a:pt x="166" y="40"/>
                                  <a:pt x="166" y="40"/>
                                </a:cubicBezTo>
                                <a:cubicBezTo>
                                  <a:pt x="166" y="40"/>
                                  <a:pt x="166" y="40"/>
                                  <a:pt x="167" y="40"/>
                                </a:cubicBezTo>
                                <a:cubicBezTo>
                                  <a:pt x="167" y="41"/>
                                  <a:pt x="167" y="42"/>
                                  <a:pt x="167" y="42"/>
                                </a:cubicBezTo>
                                <a:cubicBezTo>
                                  <a:pt x="167" y="43"/>
                                  <a:pt x="167" y="43"/>
                                  <a:pt x="166" y="45"/>
                                </a:cubicBezTo>
                                <a:cubicBezTo>
                                  <a:pt x="166" y="45"/>
                                  <a:pt x="166" y="45"/>
                                  <a:pt x="166" y="45"/>
                                </a:cubicBezTo>
                                <a:cubicBezTo>
                                  <a:pt x="169" y="42"/>
                                  <a:pt x="169" y="42"/>
                                  <a:pt x="169" y="42"/>
                                </a:cubicBezTo>
                                <a:cubicBezTo>
                                  <a:pt x="163" y="35"/>
                                  <a:pt x="163" y="35"/>
                                  <a:pt x="163" y="35"/>
                                </a:cubicBezTo>
                                <a:cubicBezTo>
                                  <a:pt x="160" y="37"/>
                                  <a:pt x="160" y="37"/>
                                  <a:pt x="160" y="37"/>
                                </a:cubicBezTo>
                                <a:cubicBezTo>
                                  <a:pt x="160" y="37"/>
                                  <a:pt x="160" y="37"/>
                                  <a:pt x="160" y="37"/>
                                </a:cubicBezTo>
                                <a:cubicBezTo>
                                  <a:pt x="162" y="37"/>
                                  <a:pt x="163" y="37"/>
                                  <a:pt x="163" y="37"/>
                                </a:cubicBezTo>
                                <a:cubicBezTo>
                                  <a:pt x="163" y="37"/>
                                  <a:pt x="164" y="37"/>
                                  <a:pt x="164" y="38"/>
                                </a:cubicBezTo>
                                <a:cubicBezTo>
                                  <a:pt x="165" y="38"/>
                                  <a:pt x="165" y="38"/>
                                  <a:pt x="165" y="38"/>
                                </a:cubicBezTo>
                                <a:cubicBezTo>
                                  <a:pt x="165" y="39"/>
                                  <a:pt x="165" y="39"/>
                                  <a:pt x="164" y="39"/>
                                </a:cubicBezTo>
                                <a:cubicBezTo>
                                  <a:pt x="154" y="47"/>
                                  <a:pt x="154" y="47"/>
                                  <a:pt x="154" y="47"/>
                                </a:cubicBezTo>
                                <a:cubicBezTo>
                                  <a:pt x="154" y="47"/>
                                  <a:pt x="154" y="47"/>
                                  <a:pt x="154" y="47"/>
                                </a:cubicBezTo>
                                <a:cubicBezTo>
                                  <a:pt x="154" y="47"/>
                                  <a:pt x="153" y="47"/>
                                  <a:pt x="153" y="47"/>
                                </a:cubicBezTo>
                                <a:cubicBezTo>
                                  <a:pt x="153" y="46"/>
                                  <a:pt x="153" y="46"/>
                                  <a:pt x="153" y="46"/>
                                </a:cubicBezTo>
                                <a:cubicBezTo>
                                  <a:pt x="152" y="47"/>
                                  <a:pt x="152" y="47"/>
                                  <a:pt x="152" y="47"/>
                                </a:cubicBezTo>
                                <a:cubicBezTo>
                                  <a:pt x="155" y="50"/>
                                  <a:pt x="155" y="50"/>
                                  <a:pt x="155" y="50"/>
                                </a:cubicBezTo>
                                <a:close/>
                                <a:moveTo>
                                  <a:pt x="174" y="54"/>
                                </a:moveTo>
                                <a:cubicBezTo>
                                  <a:pt x="174" y="54"/>
                                  <a:pt x="175" y="54"/>
                                  <a:pt x="175" y="53"/>
                                </a:cubicBezTo>
                                <a:cubicBezTo>
                                  <a:pt x="175" y="53"/>
                                  <a:pt x="175" y="53"/>
                                  <a:pt x="174" y="53"/>
                                </a:cubicBezTo>
                                <a:cubicBezTo>
                                  <a:pt x="174" y="52"/>
                                  <a:pt x="174" y="52"/>
                                  <a:pt x="174" y="52"/>
                                </a:cubicBezTo>
                                <a:cubicBezTo>
                                  <a:pt x="175" y="52"/>
                                  <a:pt x="175" y="52"/>
                                  <a:pt x="175" y="52"/>
                                </a:cubicBezTo>
                                <a:cubicBezTo>
                                  <a:pt x="177" y="55"/>
                                  <a:pt x="177" y="55"/>
                                  <a:pt x="177" y="55"/>
                                </a:cubicBezTo>
                                <a:cubicBezTo>
                                  <a:pt x="176" y="55"/>
                                  <a:pt x="176" y="55"/>
                                  <a:pt x="176" y="55"/>
                                </a:cubicBezTo>
                                <a:cubicBezTo>
                                  <a:pt x="176" y="55"/>
                                  <a:pt x="176" y="55"/>
                                  <a:pt x="176" y="55"/>
                                </a:cubicBezTo>
                                <a:cubicBezTo>
                                  <a:pt x="176" y="55"/>
                                  <a:pt x="176" y="55"/>
                                  <a:pt x="175" y="55"/>
                                </a:cubicBezTo>
                                <a:cubicBezTo>
                                  <a:pt x="175" y="55"/>
                                  <a:pt x="175" y="55"/>
                                  <a:pt x="174" y="55"/>
                                </a:cubicBezTo>
                                <a:cubicBezTo>
                                  <a:pt x="166" y="56"/>
                                  <a:pt x="166" y="56"/>
                                  <a:pt x="166" y="56"/>
                                </a:cubicBezTo>
                                <a:cubicBezTo>
                                  <a:pt x="162" y="58"/>
                                  <a:pt x="162" y="58"/>
                                  <a:pt x="162" y="58"/>
                                </a:cubicBezTo>
                                <a:cubicBezTo>
                                  <a:pt x="162" y="59"/>
                                  <a:pt x="162" y="59"/>
                                  <a:pt x="162" y="59"/>
                                </a:cubicBezTo>
                                <a:cubicBezTo>
                                  <a:pt x="161" y="59"/>
                                  <a:pt x="162" y="59"/>
                                  <a:pt x="162" y="60"/>
                                </a:cubicBezTo>
                                <a:cubicBezTo>
                                  <a:pt x="162" y="60"/>
                                  <a:pt x="162" y="60"/>
                                  <a:pt x="162" y="60"/>
                                </a:cubicBezTo>
                                <a:cubicBezTo>
                                  <a:pt x="162" y="61"/>
                                  <a:pt x="162" y="61"/>
                                  <a:pt x="162" y="61"/>
                                </a:cubicBezTo>
                                <a:cubicBezTo>
                                  <a:pt x="159" y="56"/>
                                  <a:pt x="159" y="56"/>
                                  <a:pt x="159" y="56"/>
                                </a:cubicBezTo>
                                <a:cubicBezTo>
                                  <a:pt x="160" y="56"/>
                                  <a:pt x="160" y="56"/>
                                  <a:pt x="160" y="56"/>
                                </a:cubicBezTo>
                                <a:cubicBezTo>
                                  <a:pt x="160" y="57"/>
                                  <a:pt x="160" y="57"/>
                                  <a:pt x="160" y="57"/>
                                </a:cubicBezTo>
                                <a:cubicBezTo>
                                  <a:pt x="160" y="57"/>
                                  <a:pt x="160" y="57"/>
                                  <a:pt x="161" y="57"/>
                                </a:cubicBezTo>
                                <a:cubicBezTo>
                                  <a:pt x="161" y="57"/>
                                  <a:pt x="161" y="57"/>
                                  <a:pt x="161" y="57"/>
                                </a:cubicBezTo>
                                <a:cubicBezTo>
                                  <a:pt x="165" y="55"/>
                                  <a:pt x="165" y="55"/>
                                  <a:pt x="165" y="55"/>
                                </a:cubicBezTo>
                                <a:cubicBezTo>
                                  <a:pt x="171" y="48"/>
                                  <a:pt x="171" y="48"/>
                                  <a:pt x="171" y="48"/>
                                </a:cubicBezTo>
                                <a:cubicBezTo>
                                  <a:pt x="171" y="48"/>
                                  <a:pt x="171" y="48"/>
                                  <a:pt x="171" y="47"/>
                                </a:cubicBezTo>
                                <a:cubicBezTo>
                                  <a:pt x="171" y="47"/>
                                  <a:pt x="171" y="47"/>
                                  <a:pt x="171" y="47"/>
                                </a:cubicBezTo>
                                <a:cubicBezTo>
                                  <a:pt x="171" y="46"/>
                                  <a:pt x="171" y="46"/>
                                  <a:pt x="171" y="46"/>
                                </a:cubicBezTo>
                                <a:cubicBezTo>
                                  <a:pt x="171" y="46"/>
                                  <a:pt x="171" y="46"/>
                                  <a:pt x="171" y="46"/>
                                </a:cubicBezTo>
                                <a:cubicBezTo>
                                  <a:pt x="173" y="50"/>
                                  <a:pt x="173" y="50"/>
                                  <a:pt x="173" y="50"/>
                                </a:cubicBezTo>
                                <a:cubicBezTo>
                                  <a:pt x="173" y="50"/>
                                  <a:pt x="173" y="50"/>
                                  <a:pt x="173" y="50"/>
                                </a:cubicBezTo>
                                <a:cubicBezTo>
                                  <a:pt x="173" y="49"/>
                                  <a:pt x="173" y="49"/>
                                  <a:pt x="173" y="49"/>
                                </a:cubicBezTo>
                                <a:cubicBezTo>
                                  <a:pt x="172" y="49"/>
                                  <a:pt x="172" y="49"/>
                                  <a:pt x="172" y="49"/>
                                </a:cubicBezTo>
                                <a:cubicBezTo>
                                  <a:pt x="172" y="49"/>
                                  <a:pt x="172" y="49"/>
                                  <a:pt x="171" y="49"/>
                                </a:cubicBezTo>
                                <a:cubicBezTo>
                                  <a:pt x="167" y="55"/>
                                  <a:pt x="167" y="55"/>
                                  <a:pt x="167" y="55"/>
                                </a:cubicBezTo>
                                <a:cubicBezTo>
                                  <a:pt x="167" y="55"/>
                                  <a:pt x="167" y="55"/>
                                  <a:pt x="167" y="55"/>
                                </a:cubicBezTo>
                                <a:lnTo>
                                  <a:pt x="174" y="54"/>
                                </a:lnTo>
                                <a:close/>
                              </a:path>
                            </a:pathLst>
                          </a:custGeom>
                          <a:solidFill>
                            <a:srgbClr val="FFFFFF"/>
                          </a:solidFill>
                          <a:ln w="3175" cap="flat">
                            <a:solidFill>
                              <a:srgbClr val="FFFFFF"/>
                            </a:solidFill>
                            <a:prstDash val="solid"/>
                            <a:miter lim="800000"/>
                            <a:headEnd/>
                            <a:tailEnd/>
                          </a:ln>
                        </wps:spPr>
                        <wps:bodyPr anchor="ctr"/>
                      </wps:wsp>
                      <wps:wsp>
                        <wps:cNvPr id="6" name="ïśľíḓé"/>
                        <wps:cNvSpPr/>
                        <wps:spPr bwMode="auto">
                          <a:xfrm>
                            <a:off x="115888" y="117475"/>
                            <a:ext cx="492125" cy="496888"/>
                          </a:xfrm>
                          <a:custGeom>
                            <a:avLst/>
                            <a:gdLst>
                              <a:gd name="T0" fmla="*/ 74 w 149"/>
                              <a:gd name="T1" fmla="*/ 0 h 149"/>
                              <a:gd name="T2" fmla="*/ 149 w 149"/>
                              <a:gd name="T3" fmla="*/ 74 h 149"/>
                              <a:gd name="T4" fmla="*/ 74 w 149"/>
                              <a:gd name="T5" fmla="*/ 149 h 149"/>
                              <a:gd name="T6" fmla="*/ 0 w 149"/>
                              <a:gd name="T7" fmla="*/ 74 h 149"/>
                              <a:gd name="T8" fmla="*/ 74 w 149"/>
                              <a:gd name="T9" fmla="*/ 0 h 149"/>
                              <a:gd name="T10" fmla="*/ 74 w 149"/>
                              <a:gd name="T11" fmla="*/ 2 h 149"/>
                              <a:gd name="T12" fmla="*/ 2 w 149"/>
                              <a:gd name="T13" fmla="*/ 74 h 149"/>
                              <a:gd name="T14" fmla="*/ 74 w 149"/>
                              <a:gd name="T15" fmla="*/ 146 h 149"/>
                              <a:gd name="T16" fmla="*/ 146 w 149"/>
                              <a:gd name="T17" fmla="*/ 74 h 149"/>
                              <a:gd name="T18" fmla="*/ 74 w 149"/>
                              <a:gd name="T19" fmla="*/ 2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9" h="149">
                                <a:moveTo>
                                  <a:pt x="74" y="0"/>
                                </a:moveTo>
                                <a:cubicBezTo>
                                  <a:pt x="115" y="0"/>
                                  <a:pt x="149" y="33"/>
                                  <a:pt x="149" y="74"/>
                                </a:cubicBezTo>
                                <a:cubicBezTo>
                                  <a:pt x="149" y="115"/>
                                  <a:pt x="115" y="149"/>
                                  <a:pt x="74" y="149"/>
                                </a:cubicBezTo>
                                <a:cubicBezTo>
                                  <a:pt x="33" y="149"/>
                                  <a:pt x="0" y="115"/>
                                  <a:pt x="0" y="74"/>
                                </a:cubicBezTo>
                                <a:cubicBezTo>
                                  <a:pt x="0" y="33"/>
                                  <a:pt x="33" y="0"/>
                                  <a:pt x="74" y="0"/>
                                </a:cubicBezTo>
                                <a:close/>
                                <a:moveTo>
                                  <a:pt x="74" y="2"/>
                                </a:moveTo>
                                <a:cubicBezTo>
                                  <a:pt x="35" y="2"/>
                                  <a:pt x="2" y="34"/>
                                  <a:pt x="2" y="74"/>
                                </a:cubicBezTo>
                                <a:cubicBezTo>
                                  <a:pt x="2" y="114"/>
                                  <a:pt x="35" y="146"/>
                                  <a:pt x="74" y="146"/>
                                </a:cubicBezTo>
                                <a:cubicBezTo>
                                  <a:pt x="114" y="146"/>
                                  <a:pt x="146" y="114"/>
                                  <a:pt x="146" y="74"/>
                                </a:cubicBezTo>
                                <a:cubicBezTo>
                                  <a:pt x="146" y="34"/>
                                  <a:pt x="114" y="2"/>
                                  <a:pt x="74" y="2"/>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 name="ïslíḍê"/>
                        <wps:cNvSpPr/>
                        <wps:spPr bwMode="auto">
                          <a:xfrm>
                            <a:off x="223838" y="180975"/>
                            <a:ext cx="274638" cy="146050"/>
                          </a:xfrm>
                          <a:custGeom>
                            <a:avLst/>
                            <a:gdLst>
                              <a:gd name="T0" fmla="*/ 10 w 83"/>
                              <a:gd name="T1" fmla="*/ 43 h 44"/>
                              <a:gd name="T2" fmla="*/ 18 w 83"/>
                              <a:gd name="T3" fmla="*/ 39 h 44"/>
                              <a:gd name="T4" fmla="*/ 67 w 83"/>
                              <a:gd name="T5" fmla="*/ 39 h 44"/>
                              <a:gd name="T6" fmla="*/ 73 w 83"/>
                              <a:gd name="T7" fmla="*/ 42 h 44"/>
                              <a:gd name="T8" fmla="*/ 76 w 83"/>
                              <a:gd name="T9" fmla="*/ 43 h 44"/>
                              <a:gd name="T10" fmla="*/ 83 w 83"/>
                              <a:gd name="T11" fmla="*/ 35 h 44"/>
                              <a:gd name="T12" fmla="*/ 76 w 83"/>
                              <a:gd name="T13" fmla="*/ 37 h 44"/>
                              <a:gd name="T14" fmla="*/ 69 w 83"/>
                              <a:gd name="T15" fmla="*/ 33 h 44"/>
                              <a:gd name="T16" fmla="*/ 70 w 83"/>
                              <a:gd name="T17" fmla="*/ 26 h 44"/>
                              <a:gd name="T18" fmla="*/ 64 w 83"/>
                              <a:gd name="T19" fmla="*/ 30 h 44"/>
                              <a:gd name="T20" fmla="*/ 59 w 83"/>
                              <a:gd name="T21" fmla="*/ 31 h 44"/>
                              <a:gd name="T22" fmla="*/ 56 w 83"/>
                              <a:gd name="T23" fmla="*/ 29 h 44"/>
                              <a:gd name="T24" fmla="*/ 56 w 83"/>
                              <a:gd name="T25" fmla="*/ 24 h 44"/>
                              <a:gd name="T26" fmla="*/ 58 w 83"/>
                              <a:gd name="T27" fmla="*/ 23 h 44"/>
                              <a:gd name="T28" fmla="*/ 58 w 83"/>
                              <a:gd name="T29" fmla="*/ 19 h 44"/>
                              <a:gd name="T30" fmla="*/ 54 w 83"/>
                              <a:gd name="T31" fmla="*/ 19 h 44"/>
                              <a:gd name="T32" fmla="*/ 53 w 83"/>
                              <a:gd name="T33" fmla="*/ 21 h 44"/>
                              <a:gd name="T34" fmla="*/ 44 w 83"/>
                              <a:gd name="T35" fmla="*/ 21 h 44"/>
                              <a:gd name="T36" fmla="*/ 43 w 83"/>
                              <a:gd name="T37" fmla="*/ 18 h 44"/>
                              <a:gd name="T38" fmla="*/ 44 w 83"/>
                              <a:gd name="T39" fmla="*/ 13 h 44"/>
                              <a:gd name="T40" fmla="*/ 43 w 83"/>
                              <a:gd name="T41" fmla="*/ 8 h 44"/>
                              <a:gd name="T42" fmla="*/ 43 w 83"/>
                              <a:gd name="T43" fmla="*/ 6 h 44"/>
                              <a:gd name="T44" fmla="*/ 43 w 83"/>
                              <a:gd name="T45" fmla="*/ 2 h 44"/>
                              <a:gd name="T46" fmla="*/ 43 w 83"/>
                              <a:gd name="T47" fmla="*/ 0 h 44"/>
                              <a:gd name="T48" fmla="*/ 40 w 83"/>
                              <a:gd name="T49" fmla="*/ 0 h 44"/>
                              <a:gd name="T50" fmla="*/ 39 w 83"/>
                              <a:gd name="T51" fmla="*/ 2 h 44"/>
                              <a:gd name="T52" fmla="*/ 39 w 83"/>
                              <a:gd name="T53" fmla="*/ 6 h 44"/>
                              <a:gd name="T54" fmla="*/ 39 w 83"/>
                              <a:gd name="T55" fmla="*/ 8 h 44"/>
                              <a:gd name="T56" fmla="*/ 38 w 83"/>
                              <a:gd name="T57" fmla="*/ 13 h 44"/>
                              <a:gd name="T58" fmla="*/ 38 w 83"/>
                              <a:gd name="T59" fmla="*/ 18 h 44"/>
                              <a:gd name="T60" fmla="*/ 38 w 83"/>
                              <a:gd name="T61" fmla="*/ 21 h 44"/>
                              <a:gd name="T62" fmla="*/ 30 w 83"/>
                              <a:gd name="T63" fmla="*/ 21 h 44"/>
                              <a:gd name="T64" fmla="*/ 29 w 83"/>
                              <a:gd name="T65" fmla="*/ 19 h 44"/>
                              <a:gd name="T66" fmla="*/ 25 w 83"/>
                              <a:gd name="T67" fmla="*/ 19 h 44"/>
                              <a:gd name="T68" fmla="*/ 25 w 83"/>
                              <a:gd name="T69" fmla="*/ 23 h 44"/>
                              <a:gd name="T70" fmla="*/ 26 w 83"/>
                              <a:gd name="T71" fmla="*/ 24 h 44"/>
                              <a:gd name="T72" fmla="*/ 27 w 83"/>
                              <a:gd name="T73" fmla="*/ 29 h 44"/>
                              <a:gd name="T74" fmla="*/ 22 w 83"/>
                              <a:gd name="T75" fmla="*/ 31 h 44"/>
                              <a:gd name="T76" fmla="*/ 13 w 83"/>
                              <a:gd name="T77" fmla="*/ 26 h 44"/>
                              <a:gd name="T78" fmla="*/ 13 w 83"/>
                              <a:gd name="T79" fmla="*/ 35 h 44"/>
                              <a:gd name="T80" fmla="*/ 7 w 83"/>
                              <a:gd name="T81" fmla="*/ 37 h 44"/>
                              <a:gd name="T82" fmla="*/ 0 w 83"/>
                              <a:gd name="T83" fmla="*/ 34 h 44"/>
                              <a:gd name="T84" fmla="*/ 5 w 83"/>
                              <a:gd name="T85" fmla="*/ 42 h 44"/>
                              <a:gd name="T86" fmla="*/ 10 w 83"/>
                              <a:gd name="T87" fmla="*/ 43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3" h="44">
                                <a:moveTo>
                                  <a:pt x="10" y="43"/>
                                </a:moveTo>
                                <a:cubicBezTo>
                                  <a:pt x="18" y="39"/>
                                  <a:pt x="18" y="39"/>
                                  <a:pt x="18" y="39"/>
                                </a:cubicBezTo>
                                <a:cubicBezTo>
                                  <a:pt x="67" y="39"/>
                                  <a:pt x="67" y="39"/>
                                  <a:pt x="67" y="39"/>
                                </a:cubicBezTo>
                                <a:cubicBezTo>
                                  <a:pt x="73" y="42"/>
                                  <a:pt x="73" y="42"/>
                                  <a:pt x="73" y="42"/>
                                </a:cubicBezTo>
                                <a:cubicBezTo>
                                  <a:pt x="74" y="43"/>
                                  <a:pt x="75" y="43"/>
                                  <a:pt x="76" y="43"/>
                                </a:cubicBezTo>
                                <a:cubicBezTo>
                                  <a:pt x="80" y="42"/>
                                  <a:pt x="83" y="35"/>
                                  <a:pt x="83" y="35"/>
                                </a:cubicBezTo>
                                <a:cubicBezTo>
                                  <a:pt x="83" y="35"/>
                                  <a:pt x="79" y="38"/>
                                  <a:pt x="76" y="37"/>
                                </a:cubicBezTo>
                                <a:cubicBezTo>
                                  <a:pt x="73" y="37"/>
                                  <a:pt x="69" y="36"/>
                                  <a:pt x="69" y="33"/>
                                </a:cubicBezTo>
                                <a:cubicBezTo>
                                  <a:pt x="69" y="30"/>
                                  <a:pt x="70" y="27"/>
                                  <a:pt x="70" y="26"/>
                                </a:cubicBezTo>
                                <a:cubicBezTo>
                                  <a:pt x="70" y="26"/>
                                  <a:pt x="67" y="29"/>
                                  <a:pt x="64" y="30"/>
                                </a:cubicBezTo>
                                <a:cubicBezTo>
                                  <a:pt x="61" y="32"/>
                                  <a:pt x="60" y="31"/>
                                  <a:pt x="59" y="31"/>
                                </a:cubicBezTo>
                                <a:cubicBezTo>
                                  <a:pt x="57" y="30"/>
                                  <a:pt x="56" y="29"/>
                                  <a:pt x="56" y="29"/>
                                </a:cubicBezTo>
                                <a:cubicBezTo>
                                  <a:pt x="56" y="24"/>
                                  <a:pt x="56" y="24"/>
                                  <a:pt x="56" y="24"/>
                                </a:cubicBezTo>
                                <a:cubicBezTo>
                                  <a:pt x="58" y="23"/>
                                  <a:pt x="58" y="23"/>
                                  <a:pt x="58" y="23"/>
                                </a:cubicBezTo>
                                <a:cubicBezTo>
                                  <a:pt x="58" y="19"/>
                                  <a:pt x="58" y="19"/>
                                  <a:pt x="58" y="19"/>
                                </a:cubicBezTo>
                                <a:cubicBezTo>
                                  <a:pt x="54" y="19"/>
                                  <a:pt x="54" y="19"/>
                                  <a:pt x="54" y="19"/>
                                </a:cubicBezTo>
                                <a:cubicBezTo>
                                  <a:pt x="54" y="19"/>
                                  <a:pt x="54" y="21"/>
                                  <a:pt x="53" y="21"/>
                                </a:cubicBezTo>
                                <a:cubicBezTo>
                                  <a:pt x="52" y="21"/>
                                  <a:pt x="44" y="21"/>
                                  <a:pt x="44" y="21"/>
                                </a:cubicBezTo>
                                <a:cubicBezTo>
                                  <a:pt x="44" y="21"/>
                                  <a:pt x="43" y="20"/>
                                  <a:pt x="43" y="18"/>
                                </a:cubicBezTo>
                                <a:cubicBezTo>
                                  <a:pt x="44" y="17"/>
                                  <a:pt x="44" y="17"/>
                                  <a:pt x="44" y="13"/>
                                </a:cubicBezTo>
                                <a:cubicBezTo>
                                  <a:pt x="44" y="10"/>
                                  <a:pt x="44" y="9"/>
                                  <a:pt x="43" y="8"/>
                                </a:cubicBezTo>
                                <a:cubicBezTo>
                                  <a:pt x="43" y="7"/>
                                  <a:pt x="42" y="7"/>
                                  <a:pt x="43" y="6"/>
                                </a:cubicBezTo>
                                <a:cubicBezTo>
                                  <a:pt x="44" y="5"/>
                                  <a:pt x="44" y="4"/>
                                  <a:pt x="43" y="2"/>
                                </a:cubicBezTo>
                                <a:cubicBezTo>
                                  <a:pt x="42" y="1"/>
                                  <a:pt x="43" y="2"/>
                                  <a:pt x="43" y="0"/>
                                </a:cubicBezTo>
                                <a:cubicBezTo>
                                  <a:pt x="40" y="0"/>
                                  <a:pt x="40" y="0"/>
                                  <a:pt x="40" y="0"/>
                                </a:cubicBezTo>
                                <a:cubicBezTo>
                                  <a:pt x="39" y="0"/>
                                  <a:pt x="40" y="1"/>
                                  <a:pt x="39" y="2"/>
                                </a:cubicBezTo>
                                <a:cubicBezTo>
                                  <a:pt x="38" y="3"/>
                                  <a:pt x="38" y="5"/>
                                  <a:pt x="39" y="6"/>
                                </a:cubicBezTo>
                                <a:cubicBezTo>
                                  <a:pt x="39" y="7"/>
                                  <a:pt x="40" y="7"/>
                                  <a:pt x="39" y="8"/>
                                </a:cubicBezTo>
                                <a:cubicBezTo>
                                  <a:pt x="38" y="9"/>
                                  <a:pt x="38" y="10"/>
                                  <a:pt x="38" y="13"/>
                                </a:cubicBezTo>
                                <a:cubicBezTo>
                                  <a:pt x="38" y="16"/>
                                  <a:pt x="38" y="17"/>
                                  <a:pt x="38" y="18"/>
                                </a:cubicBezTo>
                                <a:cubicBezTo>
                                  <a:pt x="39" y="20"/>
                                  <a:pt x="38" y="21"/>
                                  <a:pt x="38" y="21"/>
                                </a:cubicBezTo>
                                <a:cubicBezTo>
                                  <a:pt x="37" y="21"/>
                                  <a:pt x="30" y="21"/>
                                  <a:pt x="30" y="21"/>
                                </a:cubicBezTo>
                                <a:cubicBezTo>
                                  <a:pt x="30" y="21"/>
                                  <a:pt x="29" y="20"/>
                                  <a:pt x="29" y="19"/>
                                </a:cubicBezTo>
                                <a:cubicBezTo>
                                  <a:pt x="25" y="19"/>
                                  <a:pt x="25" y="19"/>
                                  <a:pt x="25" y="19"/>
                                </a:cubicBezTo>
                                <a:cubicBezTo>
                                  <a:pt x="25" y="23"/>
                                  <a:pt x="25" y="23"/>
                                  <a:pt x="25" y="23"/>
                                </a:cubicBezTo>
                                <a:cubicBezTo>
                                  <a:pt x="26" y="24"/>
                                  <a:pt x="26" y="24"/>
                                  <a:pt x="26" y="24"/>
                                </a:cubicBezTo>
                                <a:cubicBezTo>
                                  <a:pt x="27" y="29"/>
                                  <a:pt x="27" y="29"/>
                                  <a:pt x="27" y="29"/>
                                </a:cubicBezTo>
                                <a:cubicBezTo>
                                  <a:pt x="27" y="29"/>
                                  <a:pt x="24" y="31"/>
                                  <a:pt x="22" y="31"/>
                                </a:cubicBezTo>
                                <a:cubicBezTo>
                                  <a:pt x="19" y="31"/>
                                  <a:pt x="13" y="26"/>
                                  <a:pt x="13" y="26"/>
                                </a:cubicBezTo>
                                <a:cubicBezTo>
                                  <a:pt x="13" y="26"/>
                                  <a:pt x="14" y="33"/>
                                  <a:pt x="13" y="35"/>
                                </a:cubicBezTo>
                                <a:cubicBezTo>
                                  <a:pt x="13" y="37"/>
                                  <a:pt x="10" y="37"/>
                                  <a:pt x="7" y="37"/>
                                </a:cubicBezTo>
                                <a:cubicBezTo>
                                  <a:pt x="4" y="37"/>
                                  <a:pt x="0" y="35"/>
                                  <a:pt x="0" y="34"/>
                                </a:cubicBezTo>
                                <a:cubicBezTo>
                                  <a:pt x="0" y="34"/>
                                  <a:pt x="3" y="40"/>
                                  <a:pt x="5" y="42"/>
                                </a:cubicBezTo>
                                <a:cubicBezTo>
                                  <a:pt x="7" y="44"/>
                                  <a:pt x="10" y="43"/>
                                  <a:pt x="10" y="4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8" name="íṡļïdê"/>
                        <wps:cNvSpPr/>
                        <wps:spPr bwMode="auto">
                          <a:xfrm>
                            <a:off x="63500" y="303213"/>
                            <a:ext cx="596900" cy="241300"/>
                          </a:xfrm>
                          <a:custGeom>
                            <a:avLst/>
                            <a:gdLst>
                              <a:gd name="T0" fmla="*/ 58 w 181"/>
                              <a:gd name="T1" fmla="*/ 72 h 72"/>
                              <a:gd name="T2" fmla="*/ 8 w 181"/>
                              <a:gd name="T3" fmla="*/ 72 h 72"/>
                              <a:gd name="T4" fmla="*/ 3 w 181"/>
                              <a:gd name="T5" fmla="*/ 63 h 72"/>
                              <a:gd name="T6" fmla="*/ 6 w 181"/>
                              <a:gd name="T7" fmla="*/ 63 h 72"/>
                              <a:gd name="T8" fmla="*/ 11 w 181"/>
                              <a:gd name="T9" fmla="*/ 55 h 72"/>
                              <a:gd name="T10" fmla="*/ 14 w 181"/>
                              <a:gd name="T11" fmla="*/ 55 h 72"/>
                              <a:gd name="T12" fmla="*/ 14 w 181"/>
                              <a:gd name="T13" fmla="*/ 29 h 72"/>
                              <a:gd name="T14" fmla="*/ 0 w 181"/>
                              <a:gd name="T15" fmla="*/ 4 h 72"/>
                              <a:gd name="T16" fmla="*/ 30 w 181"/>
                              <a:gd name="T17" fmla="*/ 0 h 72"/>
                              <a:gd name="T18" fmla="*/ 58 w 181"/>
                              <a:gd name="T19" fmla="*/ 8 h 72"/>
                              <a:gd name="T20" fmla="*/ 51 w 181"/>
                              <a:gd name="T21" fmla="*/ 25 h 72"/>
                              <a:gd name="T22" fmla="*/ 131 w 181"/>
                              <a:gd name="T23" fmla="*/ 25 h 72"/>
                              <a:gd name="T24" fmla="*/ 122 w 181"/>
                              <a:gd name="T25" fmla="*/ 8 h 72"/>
                              <a:gd name="T26" fmla="*/ 150 w 181"/>
                              <a:gd name="T27" fmla="*/ 0 h 72"/>
                              <a:gd name="T28" fmla="*/ 181 w 181"/>
                              <a:gd name="T29" fmla="*/ 5 h 72"/>
                              <a:gd name="T30" fmla="*/ 166 w 181"/>
                              <a:gd name="T31" fmla="*/ 28 h 72"/>
                              <a:gd name="T32" fmla="*/ 166 w 181"/>
                              <a:gd name="T33" fmla="*/ 55 h 72"/>
                              <a:gd name="T34" fmla="*/ 171 w 181"/>
                              <a:gd name="T35" fmla="*/ 55 h 72"/>
                              <a:gd name="T36" fmla="*/ 178 w 181"/>
                              <a:gd name="T37" fmla="*/ 65 h 72"/>
                              <a:gd name="T38" fmla="*/ 174 w 181"/>
                              <a:gd name="T39" fmla="*/ 72 h 72"/>
                              <a:gd name="T40" fmla="*/ 58 w 181"/>
                              <a:gd name="T41" fmla="*/ 72 h 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81" h="72">
                                <a:moveTo>
                                  <a:pt x="58" y="72"/>
                                </a:moveTo>
                                <a:cubicBezTo>
                                  <a:pt x="8" y="72"/>
                                  <a:pt x="8" y="72"/>
                                  <a:pt x="8" y="72"/>
                                </a:cubicBezTo>
                                <a:cubicBezTo>
                                  <a:pt x="3" y="63"/>
                                  <a:pt x="3" y="63"/>
                                  <a:pt x="3" y="63"/>
                                </a:cubicBezTo>
                                <a:cubicBezTo>
                                  <a:pt x="6" y="63"/>
                                  <a:pt x="6" y="63"/>
                                  <a:pt x="6" y="63"/>
                                </a:cubicBezTo>
                                <a:cubicBezTo>
                                  <a:pt x="7" y="61"/>
                                  <a:pt x="10" y="57"/>
                                  <a:pt x="11" y="55"/>
                                </a:cubicBezTo>
                                <a:cubicBezTo>
                                  <a:pt x="12" y="55"/>
                                  <a:pt x="13" y="55"/>
                                  <a:pt x="14" y="55"/>
                                </a:cubicBezTo>
                                <a:cubicBezTo>
                                  <a:pt x="14" y="45"/>
                                  <a:pt x="14" y="39"/>
                                  <a:pt x="14" y="29"/>
                                </a:cubicBezTo>
                                <a:cubicBezTo>
                                  <a:pt x="6" y="25"/>
                                  <a:pt x="0" y="19"/>
                                  <a:pt x="0" y="4"/>
                                </a:cubicBezTo>
                                <a:cubicBezTo>
                                  <a:pt x="13" y="19"/>
                                  <a:pt x="25" y="20"/>
                                  <a:pt x="30" y="0"/>
                                </a:cubicBezTo>
                                <a:cubicBezTo>
                                  <a:pt x="40" y="22"/>
                                  <a:pt x="50" y="16"/>
                                  <a:pt x="58" y="8"/>
                                </a:cubicBezTo>
                                <a:cubicBezTo>
                                  <a:pt x="59" y="17"/>
                                  <a:pt x="51" y="24"/>
                                  <a:pt x="51" y="25"/>
                                </a:cubicBezTo>
                                <a:cubicBezTo>
                                  <a:pt x="131" y="25"/>
                                  <a:pt x="131" y="25"/>
                                  <a:pt x="131" y="25"/>
                                </a:cubicBezTo>
                                <a:cubicBezTo>
                                  <a:pt x="128" y="21"/>
                                  <a:pt x="123" y="15"/>
                                  <a:pt x="122" y="8"/>
                                </a:cubicBezTo>
                                <a:cubicBezTo>
                                  <a:pt x="131" y="18"/>
                                  <a:pt x="141" y="23"/>
                                  <a:pt x="150" y="0"/>
                                </a:cubicBezTo>
                                <a:cubicBezTo>
                                  <a:pt x="160" y="23"/>
                                  <a:pt x="169" y="16"/>
                                  <a:pt x="181" y="5"/>
                                </a:cubicBezTo>
                                <a:cubicBezTo>
                                  <a:pt x="178" y="23"/>
                                  <a:pt x="174" y="23"/>
                                  <a:pt x="166" y="28"/>
                                </a:cubicBezTo>
                                <a:cubicBezTo>
                                  <a:pt x="166" y="38"/>
                                  <a:pt x="166" y="45"/>
                                  <a:pt x="166" y="55"/>
                                </a:cubicBezTo>
                                <a:cubicBezTo>
                                  <a:pt x="168" y="55"/>
                                  <a:pt x="169" y="55"/>
                                  <a:pt x="171" y="55"/>
                                </a:cubicBezTo>
                                <a:cubicBezTo>
                                  <a:pt x="178" y="65"/>
                                  <a:pt x="178" y="65"/>
                                  <a:pt x="178" y="65"/>
                                </a:cubicBezTo>
                                <a:cubicBezTo>
                                  <a:pt x="174" y="72"/>
                                  <a:pt x="174" y="72"/>
                                  <a:pt x="174" y="72"/>
                                </a:cubicBezTo>
                                <a:lnTo>
                                  <a:pt x="58" y="7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9" name="iş1ïďe"/>
                        <wps:cNvSpPr/>
                        <wps:spPr bwMode="auto">
                          <a:xfrm>
                            <a:off x="73025" y="314325"/>
                            <a:ext cx="577850" cy="200025"/>
                          </a:xfrm>
                          <a:custGeom>
                            <a:avLst/>
                            <a:gdLst>
                              <a:gd name="T0" fmla="*/ 130 w 175"/>
                              <a:gd name="T1" fmla="*/ 51 h 60"/>
                              <a:gd name="T2" fmla="*/ 130 w 175"/>
                              <a:gd name="T3" fmla="*/ 50 h 60"/>
                              <a:gd name="T4" fmla="*/ 48 w 175"/>
                              <a:gd name="T5" fmla="*/ 50 h 60"/>
                              <a:gd name="T6" fmla="*/ 48 w 175"/>
                              <a:gd name="T7" fmla="*/ 51 h 60"/>
                              <a:gd name="T8" fmla="*/ 52 w 175"/>
                              <a:gd name="T9" fmla="*/ 51 h 60"/>
                              <a:gd name="T10" fmla="*/ 48 w 175"/>
                              <a:gd name="T11" fmla="*/ 60 h 60"/>
                              <a:gd name="T12" fmla="*/ 7 w 175"/>
                              <a:gd name="T13" fmla="*/ 60 h 60"/>
                              <a:gd name="T14" fmla="*/ 10 w 175"/>
                              <a:gd name="T15" fmla="*/ 54 h 60"/>
                              <a:gd name="T16" fmla="*/ 14 w 175"/>
                              <a:gd name="T17" fmla="*/ 54 h 60"/>
                              <a:gd name="T18" fmla="*/ 13 w 175"/>
                              <a:gd name="T19" fmla="*/ 25 h 60"/>
                              <a:gd name="T20" fmla="*/ 0 w 175"/>
                              <a:gd name="T21" fmla="*/ 7 h 60"/>
                              <a:gd name="T22" fmla="*/ 28 w 175"/>
                              <a:gd name="T23" fmla="*/ 0 h 60"/>
                              <a:gd name="T24" fmla="*/ 55 w 175"/>
                              <a:gd name="T25" fmla="*/ 7 h 60"/>
                              <a:gd name="T26" fmla="*/ 48 w 175"/>
                              <a:gd name="T27" fmla="*/ 22 h 60"/>
                              <a:gd name="T28" fmla="*/ 127 w 175"/>
                              <a:gd name="T29" fmla="*/ 22 h 60"/>
                              <a:gd name="T30" fmla="*/ 119 w 175"/>
                              <a:gd name="T31" fmla="*/ 7 h 60"/>
                              <a:gd name="T32" fmla="*/ 147 w 175"/>
                              <a:gd name="T33" fmla="*/ 0 h 60"/>
                              <a:gd name="T34" fmla="*/ 175 w 175"/>
                              <a:gd name="T35" fmla="*/ 7 h 60"/>
                              <a:gd name="T36" fmla="*/ 161 w 175"/>
                              <a:gd name="T37" fmla="*/ 24 h 60"/>
                              <a:gd name="T38" fmla="*/ 161 w 175"/>
                              <a:gd name="T39" fmla="*/ 53 h 60"/>
                              <a:gd name="T40" fmla="*/ 165 w 175"/>
                              <a:gd name="T41" fmla="*/ 53 h 60"/>
                              <a:gd name="T42" fmla="*/ 169 w 175"/>
                              <a:gd name="T43" fmla="*/ 60 h 60"/>
                              <a:gd name="T44" fmla="*/ 128 w 175"/>
                              <a:gd name="T45" fmla="*/ 60 h 60"/>
                              <a:gd name="T46" fmla="*/ 124 w 175"/>
                              <a:gd name="T47" fmla="*/ 51 h 60"/>
                              <a:gd name="T48" fmla="*/ 130 w 175"/>
                              <a:gd name="T49" fmla="*/ 51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5" h="60">
                                <a:moveTo>
                                  <a:pt x="130" y="51"/>
                                </a:moveTo>
                                <a:cubicBezTo>
                                  <a:pt x="130" y="50"/>
                                  <a:pt x="130" y="50"/>
                                  <a:pt x="130" y="50"/>
                                </a:cubicBezTo>
                                <a:cubicBezTo>
                                  <a:pt x="48" y="50"/>
                                  <a:pt x="48" y="50"/>
                                  <a:pt x="48" y="50"/>
                                </a:cubicBezTo>
                                <a:cubicBezTo>
                                  <a:pt x="48" y="51"/>
                                  <a:pt x="48" y="51"/>
                                  <a:pt x="48" y="51"/>
                                </a:cubicBezTo>
                                <a:cubicBezTo>
                                  <a:pt x="52" y="51"/>
                                  <a:pt x="52" y="51"/>
                                  <a:pt x="52" y="51"/>
                                </a:cubicBezTo>
                                <a:cubicBezTo>
                                  <a:pt x="48" y="60"/>
                                  <a:pt x="48" y="60"/>
                                  <a:pt x="48" y="60"/>
                                </a:cubicBezTo>
                                <a:cubicBezTo>
                                  <a:pt x="34" y="60"/>
                                  <a:pt x="20" y="60"/>
                                  <a:pt x="7" y="60"/>
                                </a:cubicBezTo>
                                <a:cubicBezTo>
                                  <a:pt x="8" y="58"/>
                                  <a:pt x="9" y="56"/>
                                  <a:pt x="10" y="54"/>
                                </a:cubicBezTo>
                                <a:cubicBezTo>
                                  <a:pt x="11" y="54"/>
                                  <a:pt x="12" y="54"/>
                                  <a:pt x="14" y="54"/>
                                </a:cubicBezTo>
                                <a:cubicBezTo>
                                  <a:pt x="14" y="44"/>
                                  <a:pt x="13" y="34"/>
                                  <a:pt x="13" y="25"/>
                                </a:cubicBezTo>
                                <a:cubicBezTo>
                                  <a:pt x="5" y="20"/>
                                  <a:pt x="1" y="14"/>
                                  <a:pt x="0" y="7"/>
                                </a:cubicBezTo>
                                <a:cubicBezTo>
                                  <a:pt x="12" y="18"/>
                                  <a:pt x="22" y="17"/>
                                  <a:pt x="28" y="0"/>
                                </a:cubicBezTo>
                                <a:cubicBezTo>
                                  <a:pt x="37" y="22"/>
                                  <a:pt x="47" y="15"/>
                                  <a:pt x="55" y="7"/>
                                </a:cubicBezTo>
                                <a:cubicBezTo>
                                  <a:pt x="55" y="14"/>
                                  <a:pt x="50" y="17"/>
                                  <a:pt x="48" y="22"/>
                                </a:cubicBezTo>
                                <a:cubicBezTo>
                                  <a:pt x="127" y="22"/>
                                  <a:pt x="127" y="22"/>
                                  <a:pt x="127" y="22"/>
                                </a:cubicBezTo>
                                <a:cubicBezTo>
                                  <a:pt x="125" y="18"/>
                                  <a:pt x="120" y="14"/>
                                  <a:pt x="119" y="7"/>
                                </a:cubicBezTo>
                                <a:cubicBezTo>
                                  <a:pt x="127" y="15"/>
                                  <a:pt x="137" y="22"/>
                                  <a:pt x="147" y="0"/>
                                </a:cubicBezTo>
                                <a:cubicBezTo>
                                  <a:pt x="153" y="17"/>
                                  <a:pt x="163" y="18"/>
                                  <a:pt x="175" y="7"/>
                                </a:cubicBezTo>
                                <a:cubicBezTo>
                                  <a:pt x="173" y="14"/>
                                  <a:pt x="169" y="19"/>
                                  <a:pt x="161" y="24"/>
                                </a:cubicBezTo>
                                <a:cubicBezTo>
                                  <a:pt x="161" y="34"/>
                                  <a:pt x="161" y="44"/>
                                  <a:pt x="161" y="53"/>
                                </a:cubicBezTo>
                                <a:cubicBezTo>
                                  <a:pt x="162" y="53"/>
                                  <a:pt x="164" y="53"/>
                                  <a:pt x="165" y="53"/>
                                </a:cubicBezTo>
                                <a:cubicBezTo>
                                  <a:pt x="166" y="55"/>
                                  <a:pt x="167" y="58"/>
                                  <a:pt x="169" y="60"/>
                                </a:cubicBezTo>
                                <a:cubicBezTo>
                                  <a:pt x="155" y="60"/>
                                  <a:pt x="142" y="60"/>
                                  <a:pt x="128" y="60"/>
                                </a:cubicBezTo>
                                <a:cubicBezTo>
                                  <a:pt x="124" y="51"/>
                                  <a:pt x="124" y="51"/>
                                  <a:pt x="124" y="51"/>
                                </a:cubicBezTo>
                                <a:lnTo>
                                  <a:pt x="130" y="51"/>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0" name="ïṩḷíḍé"/>
                        <wps:cNvSpPr/>
                        <wps:spPr bwMode="auto">
                          <a:xfrm>
                            <a:off x="514350"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1" name="ïśľíḍè"/>
                        <wps:cNvSpPr/>
                        <wps:spPr bwMode="auto">
                          <a:xfrm>
                            <a:off x="188913"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2" name="í$ḻîḋè"/>
                        <wps:cNvSpPr/>
                        <wps:spPr bwMode="auto">
                          <a:xfrm>
                            <a:off x="574675"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3" name="iṣļíḋe"/>
                        <wps:cNvSpPr/>
                        <wps:spPr bwMode="auto">
                          <a:xfrm>
                            <a:off x="158750"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4" name="iṩḷiḓé"/>
                        <wps:cNvSpPr/>
                        <wps:spPr bwMode="auto">
                          <a:xfrm>
                            <a:off x="544513"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5" name="iSľiḍè"/>
                        <wps:cNvSpPr/>
                        <wps:spPr bwMode="auto">
                          <a:xfrm>
                            <a:off x="112713" y="393700"/>
                            <a:ext cx="495300" cy="3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6" name="ïṩḷîḍe"/>
                        <wps:cNvSpPr/>
                        <wps:spPr bwMode="auto">
                          <a:xfrm>
                            <a:off x="112713" y="406400"/>
                            <a:ext cx="11588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7" name="íšḻiḑê"/>
                        <wps:cNvSpPr/>
                        <wps:spPr bwMode="auto">
                          <a:xfrm>
                            <a:off x="238125"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8" name="ïṩļïďè"/>
                        <wps:cNvSpPr/>
                        <wps:spPr bwMode="auto">
                          <a:xfrm>
                            <a:off x="300038" y="406400"/>
                            <a:ext cx="571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 name="îṥlïḋê"/>
                        <wps:cNvSpPr/>
                        <wps:spPr bwMode="auto">
                          <a:xfrm>
                            <a:off x="366713" y="406400"/>
                            <a:ext cx="555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 name="îṧľïdè"/>
                        <wps:cNvSpPr/>
                        <wps:spPr bwMode="auto">
                          <a:xfrm>
                            <a:off x="442913"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1" name="iSḷîḓê"/>
                        <wps:cNvSpPr/>
                        <wps:spPr bwMode="auto">
                          <a:xfrm>
                            <a:off x="495300" y="406400"/>
                            <a:ext cx="11271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2" name="îślíďè"/>
                        <wps:cNvSpPr/>
                        <wps:spPr bwMode="auto">
                          <a:xfrm>
                            <a:off x="428625" y="406400"/>
                            <a:ext cx="793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3" name="iSḻïḍè"/>
                        <wps:cNvSpPr/>
                        <wps:spPr bwMode="auto">
                          <a:xfrm>
                            <a:off x="287338" y="406400"/>
                            <a:ext cx="63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4" name="ïṡliḑê"/>
                        <wps:cNvSpPr/>
                        <wps:spPr bwMode="auto">
                          <a:xfrm>
                            <a:off x="300038"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5" name="islïďé"/>
                        <wps:cNvSpPr/>
                        <wps:spPr bwMode="auto">
                          <a:xfrm>
                            <a:off x="266700" y="317500"/>
                            <a:ext cx="26988" cy="15875"/>
                          </a:xfrm>
                          <a:custGeom>
                            <a:avLst/>
                            <a:gdLst>
                              <a:gd name="T0" fmla="*/ 7 w 8"/>
                              <a:gd name="T1" fmla="*/ 0 h 5"/>
                              <a:gd name="T2" fmla="*/ 8 w 8"/>
                              <a:gd name="T3" fmla="*/ 2 h 5"/>
                              <a:gd name="T4" fmla="*/ 1 w 8"/>
                              <a:gd name="T5" fmla="*/ 5 h 5"/>
                              <a:gd name="T6" fmla="*/ 7 w 8"/>
                              <a:gd name="T7" fmla="*/ 0 h 5"/>
                              <a:gd name="T8" fmla="*/ 7 w 8"/>
                              <a:gd name="T9" fmla="*/ 0 h 5"/>
                              <a:gd name="T10" fmla="*/ 7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7" y="0"/>
                                </a:moveTo>
                                <a:cubicBezTo>
                                  <a:pt x="8" y="2"/>
                                  <a:pt x="8" y="2"/>
                                  <a:pt x="8" y="2"/>
                                </a:cubicBezTo>
                                <a:cubicBezTo>
                                  <a:pt x="1" y="5"/>
                                  <a:pt x="1" y="5"/>
                                  <a:pt x="1" y="5"/>
                                </a:cubicBezTo>
                                <a:cubicBezTo>
                                  <a:pt x="1" y="5"/>
                                  <a:pt x="0" y="2"/>
                                  <a:pt x="7" y="0"/>
                                </a:cubicBezTo>
                                <a:close/>
                                <a:moveTo>
                                  <a:pt x="7" y="0"/>
                                </a:moveTo>
                                <a:cubicBezTo>
                                  <a:pt x="7" y="0"/>
                                  <a:pt x="7" y="0"/>
                                  <a:pt x="7"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6" name="îṥḷîdé"/>
                        <wps:cNvSpPr/>
                        <wps:spPr bwMode="auto">
                          <a:xfrm>
                            <a:off x="431800" y="317500"/>
                            <a:ext cx="26988" cy="15875"/>
                          </a:xfrm>
                          <a:custGeom>
                            <a:avLst/>
                            <a:gdLst>
                              <a:gd name="T0" fmla="*/ 1 w 8"/>
                              <a:gd name="T1" fmla="*/ 0 h 5"/>
                              <a:gd name="T2" fmla="*/ 0 w 8"/>
                              <a:gd name="T3" fmla="*/ 2 h 5"/>
                              <a:gd name="T4" fmla="*/ 7 w 8"/>
                              <a:gd name="T5" fmla="*/ 5 h 5"/>
                              <a:gd name="T6" fmla="*/ 1 w 8"/>
                              <a:gd name="T7" fmla="*/ 0 h 5"/>
                              <a:gd name="T8" fmla="*/ 1 w 8"/>
                              <a:gd name="T9" fmla="*/ 0 h 5"/>
                              <a:gd name="T10" fmla="*/ 1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1" y="0"/>
                                </a:moveTo>
                                <a:cubicBezTo>
                                  <a:pt x="0" y="2"/>
                                  <a:pt x="0" y="2"/>
                                  <a:pt x="0" y="2"/>
                                </a:cubicBezTo>
                                <a:cubicBezTo>
                                  <a:pt x="7" y="5"/>
                                  <a:pt x="7" y="5"/>
                                  <a:pt x="7" y="5"/>
                                </a:cubicBezTo>
                                <a:cubicBezTo>
                                  <a:pt x="7" y="5"/>
                                  <a:pt x="8" y="2"/>
                                  <a:pt x="1" y="0"/>
                                </a:cubicBezTo>
                                <a:close/>
                                <a:moveTo>
                                  <a:pt x="1" y="0"/>
                                </a:moveTo>
                                <a:cubicBezTo>
                                  <a:pt x="1" y="0"/>
                                  <a:pt x="1" y="0"/>
                                  <a:pt x="1"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7" name="isḷîḋé"/>
                        <wps:cNvSpPr/>
                        <wps:spPr bwMode="auto">
                          <a:xfrm>
                            <a:off x="333375"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8" name="iśḷïḑè"/>
                        <wps:cNvSpPr/>
                        <wps:spPr bwMode="auto">
                          <a:xfrm>
                            <a:off x="366713"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9" name="iṧľiďé"/>
                        <wps:cNvSpPr/>
                        <wps:spPr bwMode="auto">
                          <a:xfrm>
                            <a:off x="400050"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0" name="išľïḍé"/>
                        <wps:cNvSpPr/>
                        <wps:spPr bwMode="auto">
                          <a:xfrm>
                            <a:off x="220663" y="417513"/>
                            <a:ext cx="7938" cy="60325"/>
                          </a:xfrm>
                          <a:prstGeom prst="rect">
                            <a:avLst/>
                          </a:prstGeom>
                          <a:solidFill>
                            <a:srgbClr val="FFFFFF"/>
                          </a:solidFill>
                          <a:ln w="0" cap="flat">
                            <a:solidFill>
                              <a:srgbClr val="FFFFFF"/>
                            </a:solidFill>
                            <a:prstDash val="solid"/>
                            <a:miter lim="800000"/>
                            <a:headEnd/>
                            <a:tailEnd/>
                          </a:ln>
                        </wps:spPr>
                        <wps:bodyPr anchor="ctr"/>
                      </wps:wsp>
                      <wps:wsp>
                        <wps:cNvPr id="31" name="îŝlîḑè"/>
                        <wps:cNvSpPr/>
                        <wps:spPr bwMode="auto">
                          <a:xfrm>
                            <a:off x="234950" y="417513"/>
                            <a:ext cx="46038" cy="60325"/>
                          </a:xfrm>
                          <a:custGeom>
                            <a:avLst/>
                            <a:gdLst>
                              <a:gd name="T0" fmla="*/ 8 w 29"/>
                              <a:gd name="T1" fmla="*/ 0 h 38"/>
                              <a:gd name="T2" fmla="*/ 20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20"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2" name="îṩḻíḓe"/>
                        <wps:cNvSpPr/>
                        <wps:spPr bwMode="auto">
                          <a:xfrm>
                            <a:off x="442913" y="417513"/>
                            <a:ext cx="46038" cy="60325"/>
                          </a:xfrm>
                          <a:custGeom>
                            <a:avLst/>
                            <a:gdLst>
                              <a:gd name="T0" fmla="*/ 8 w 29"/>
                              <a:gd name="T1" fmla="*/ 0 h 38"/>
                              <a:gd name="T2" fmla="*/ 18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18"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3" name="î$1îdè"/>
                        <wps:cNvSpPr/>
                        <wps:spPr bwMode="auto">
                          <a:xfrm>
                            <a:off x="300038" y="417513"/>
                            <a:ext cx="122238" cy="60325"/>
                          </a:xfrm>
                          <a:custGeom>
                            <a:avLst/>
                            <a:gdLst>
                              <a:gd name="T0" fmla="*/ 9 w 77"/>
                              <a:gd name="T1" fmla="*/ 0 h 38"/>
                              <a:gd name="T2" fmla="*/ 69 w 77"/>
                              <a:gd name="T3" fmla="*/ 0 h 38"/>
                              <a:gd name="T4" fmla="*/ 77 w 77"/>
                              <a:gd name="T5" fmla="*/ 8 h 38"/>
                              <a:gd name="T6" fmla="*/ 77 w 77"/>
                              <a:gd name="T7" fmla="*/ 38 h 38"/>
                              <a:gd name="T8" fmla="*/ 0 w 77"/>
                              <a:gd name="T9" fmla="*/ 38 h 38"/>
                              <a:gd name="T10" fmla="*/ 0 w 77"/>
                              <a:gd name="T11" fmla="*/ 8 h 38"/>
                              <a:gd name="T12" fmla="*/ 9 w 77"/>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77" h="38">
                                <a:moveTo>
                                  <a:pt x="9" y="0"/>
                                </a:moveTo>
                                <a:lnTo>
                                  <a:pt x="69" y="0"/>
                                </a:lnTo>
                                <a:lnTo>
                                  <a:pt x="77" y="8"/>
                                </a:lnTo>
                                <a:lnTo>
                                  <a:pt x="77" y="38"/>
                                </a:lnTo>
                                <a:lnTo>
                                  <a:pt x="0" y="38"/>
                                </a:lnTo>
                                <a:lnTo>
                                  <a:pt x="0" y="8"/>
                                </a:lnTo>
                                <a:lnTo>
                                  <a:pt x="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4" name="iśľïḓe"/>
                        <wps:cNvSpPr/>
                        <wps:spPr bwMode="auto">
                          <a:xfrm>
                            <a:off x="495300"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5" name="iṣļïḑè"/>
                        <wps:cNvSpPr/>
                        <wps:spPr bwMode="auto">
                          <a:xfrm>
                            <a:off x="287338"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6" name="iṡḷidé"/>
                        <wps:cNvSpPr/>
                        <wps:spPr bwMode="auto">
                          <a:xfrm>
                            <a:off x="428625" y="417513"/>
                            <a:ext cx="3175" cy="60325"/>
                          </a:xfrm>
                          <a:prstGeom prst="rect">
                            <a:avLst/>
                          </a:prstGeom>
                          <a:solidFill>
                            <a:srgbClr val="FFFFFF"/>
                          </a:solidFill>
                          <a:ln w="0" cap="flat">
                            <a:solidFill>
                              <a:srgbClr val="FFFFFF"/>
                            </a:solidFill>
                            <a:prstDash val="solid"/>
                            <a:miter lim="800000"/>
                            <a:headEnd/>
                            <a:tailEnd/>
                          </a:ln>
                        </wps:spPr>
                        <wps:bodyPr anchor="ctr"/>
                      </wps:wsp>
                      <wps:wsp>
                        <wps:cNvPr id="37" name="íṡḷíḋe"/>
                        <wps:cNvSpPr/>
                        <wps:spPr bwMode="auto">
                          <a:xfrm>
                            <a:off x="260350" y="484188"/>
                            <a:ext cx="2047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8" name="íŝ1iḑê"/>
                        <wps:cNvSpPr/>
                        <wps:spPr bwMode="auto">
                          <a:xfrm>
                            <a:off x="254000" y="490538"/>
                            <a:ext cx="214313"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9" name="îṩḷiḑe"/>
                        <wps:cNvSpPr/>
                        <wps:spPr bwMode="auto">
                          <a:xfrm>
                            <a:off x="250825" y="500063"/>
                            <a:ext cx="220663"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0" name="iṧḻiḑê"/>
                        <wps:cNvSpPr/>
                        <wps:spPr bwMode="auto">
                          <a:xfrm>
                            <a:off x="250825" y="503238"/>
                            <a:ext cx="2238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1" name="ïṣḻîḋè"/>
                        <wps:cNvSpPr/>
                        <wps:spPr bwMode="auto">
                          <a:xfrm>
                            <a:off x="244475" y="514350"/>
                            <a:ext cx="234950"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2" name="îṡ1îḍé"/>
                        <wps:cNvSpPr/>
                        <wps:spPr bwMode="auto">
                          <a:xfrm>
                            <a:off x="82550" y="520700"/>
                            <a:ext cx="560388" cy="6350"/>
                          </a:xfrm>
                          <a:custGeom>
                            <a:avLst/>
                            <a:gdLst>
                              <a:gd name="T0" fmla="*/ 0 w 353"/>
                              <a:gd name="T1" fmla="*/ 0 h 4"/>
                              <a:gd name="T2" fmla="*/ 353 w 353"/>
                              <a:gd name="T3" fmla="*/ 0 h 4"/>
                              <a:gd name="T4" fmla="*/ 351 w 353"/>
                              <a:gd name="T5" fmla="*/ 4 h 4"/>
                              <a:gd name="T6" fmla="*/ 2 w 353"/>
                              <a:gd name="T7" fmla="*/ 4 h 4"/>
                              <a:gd name="T8" fmla="*/ 0 w 353"/>
                              <a:gd name="T9" fmla="*/ 0 h 4"/>
                            </a:gdLst>
                            <a:ahLst/>
                            <a:cxnLst>
                              <a:cxn ang="0">
                                <a:pos x="T0" y="T1"/>
                              </a:cxn>
                              <a:cxn ang="0">
                                <a:pos x="T2" y="T3"/>
                              </a:cxn>
                              <a:cxn ang="0">
                                <a:pos x="T4" y="T5"/>
                              </a:cxn>
                              <a:cxn ang="0">
                                <a:pos x="T6" y="T7"/>
                              </a:cxn>
                              <a:cxn ang="0">
                                <a:pos x="T8" y="T9"/>
                              </a:cxn>
                            </a:cxnLst>
                            <a:rect l="0" t="0" r="r" b="b"/>
                            <a:pathLst>
                              <a:path w="353" h="4">
                                <a:moveTo>
                                  <a:pt x="0" y="0"/>
                                </a:moveTo>
                                <a:lnTo>
                                  <a:pt x="353" y="0"/>
                                </a:lnTo>
                                <a:lnTo>
                                  <a:pt x="351"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3" name="îš1íḑe"/>
                        <wps:cNvSpPr/>
                        <wps:spPr bwMode="auto">
                          <a:xfrm>
                            <a:off x="88900" y="533400"/>
                            <a:ext cx="547688" cy="6350"/>
                          </a:xfrm>
                          <a:custGeom>
                            <a:avLst/>
                            <a:gdLst>
                              <a:gd name="T0" fmla="*/ 0 w 345"/>
                              <a:gd name="T1" fmla="*/ 0 h 4"/>
                              <a:gd name="T2" fmla="*/ 345 w 345"/>
                              <a:gd name="T3" fmla="*/ 0 h 4"/>
                              <a:gd name="T4" fmla="*/ 343 w 345"/>
                              <a:gd name="T5" fmla="*/ 4 h 4"/>
                              <a:gd name="T6" fmla="*/ 2 w 345"/>
                              <a:gd name="T7" fmla="*/ 4 h 4"/>
                              <a:gd name="T8" fmla="*/ 0 w 345"/>
                              <a:gd name="T9" fmla="*/ 0 h 4"/>
                            </a:gdLst>
                            <a:ahLst/>
                            <a:cxnLst>
                              <a:cxn ang="0">
                                <a:pos x="T0" y="T1"/>
                              </a:cxn>
                              <a:cxn ang="0">
                                <a:pos x="T2" y="T3"/>
                              </a:cxn>
                              <a:cxn ang="0">
                                <a:pos x="T4" y="T5"/>
                              </a:cxn>
                              <a:cxn ang="0">
                                <a:pos x="T6" y="T7"/>
                              </a:cxn>
                              <a:cxn ang="0">
                                <a:pos x="T8" y="T9"/>
                              </a:cxn>
                            </a:cxnLst>
                            <a:rect l="0" t="0" r="r" b="b"/>
                            <a:pathLst>
                              <a:path w="345" h="4">
                                <a:moveTo>
                                  <a:pt x="0" y="0"/>
                                </a:moveTo>
                                <a:lnTo>
                                  <a:pt x="345" y="0"/>
                                </a:lnTo>
                                <a:lnTo>
                                  <a:pt x="343"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4" name="iš1ïḍe"/>
                        <wps:cNvSpPr/>
                        <wps:spPr bwMode="auto">
                          <a:xfrm>
                            <a:off x="185738" y="339725"/>
                            <a:ext cx="352425" cy="4763"/>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5" name="îSḻîde"/>
                        <wps:cNvSpPr/>
                        <wps:spPr bwMode="auto">
                          <a:xfrm>
                            <a:off x="195263" y="350838"/>
                            <a:ext cx="333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6" name="î$ḻîḑé"/>
                        <wps:cNvSpPr/>
                        <wps:spPr bwMode="auto">
                          <a:xfrm>
                            <a:off x="254000" y="350838"/>
                            <a:ext cx="211138"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7" name="íŝļïḓe"/>
                        <wps:cNvSpPr/>
                        <wps:spPr bwMode="auto">
                          <a:xfrm>
                            <a:off x="260350"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8" name="îS1iḍé"/>
                        <wps:cNvSpPr/>
                        <wps:spPr bwMode="auto">
                          <a:xfrm>
                            <a:off x="250825"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9" name="išlïdé"/>
                        <wps:cNvSpPr/>
                        <wps:spPr bwMode="auto">
                          <a:xfrm>
                            <a:off x="238125"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0" name="ïSlïde"/>
                        <wps:cNvSpPr/>
                        <wps:spPr bwMode="auto">
                          <a:xfrm>
                            <a:off x="271463"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1" name="îşľïďe"/>
                        <wps:cNvSpPr/>
                        <wps:spPr bwMode="auto">
                          <a:xfrm>
                            <a:off x="2809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2" name="ïşľíďê"/>
                        <wps:cNvSpPr/>
                        <wps:spPr bwMode="auto">
                          <a:xfrm>
                            <a:off x="2936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3" name="íś1ïdè"/>
                        <wps:cNvSpPr/>
                        <wps:spPr bwMode="auto">
                          <a:xfrm>
                            <a:off x="303213"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0" y="0"/>
                                  <a:pt x="1" y="0"/>
                                  <a:pt x="2" y="0"/>
                                </a:cubicBezTo>
                                <a:cubicBezTo>
                                  <a:pt x="2" y="3"/>
                                  <a:pt x="2" y="6"/>
                                  <a:pt x="2"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4" name="iṩḷiḍe"/>
                        <wps:cNvSpPr/>
                        <wps:spPr bwMode="auto">
                          <a:xfrm>
                            <a:off x="31432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5" name="ïŝ1iďè"/>
                        <wps:cNvSpPr/>
                        <wps:spPr bwMode="auto">
                          <a:xfrm>
                            <a:off x="327025"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6" name="íṩļíḋê"/>
                        <wps:cNvSpPr/>
                        <wps:spPr bwMode="auto">
                          <a:xfrm>
                            <a:off x="3365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7" name="ïṧ1ïdè"/>
                        <wps:cNvSpPr/>
                        <wps:spPr bwMode="auto">
                          <a:xfrm>
                            <a:off x="346075"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8" name="íŝḻîḍé"/>
                        <wps:cNvSpPr/>
                        <wps:spPr bwMode="auto">
                          <a:xfrm>
                            <a:off x="3571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9" name="îşḻïḓé"/>
                        <wps:cNvSpPr/>
                        <wps:spPr bwMode="auto">
                          <a:xfrm>
                            <a:off x="3698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0" name="íśļíďè"/>
                        <wps:cNvSpPr/>
                        <wps:spPr bwMode="auto">
                          <a:xfrm>
                            <a:off x="379413"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1" name="iŝ1ïdé"/>
                        <wps:cNvSpPr/>
                        <wps:spPr bwMode="auto">
                          <a:xfrm>
                            <a:off x="388938"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2" name="is1ídè"/>
                        <wps:cNvSpPr/>
                        <wps:spPr bwMode="auto">
                          <a:xfrm>
                            <a:off x="400050"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2" y="0"/>
                                  <a:pt x="2" y="0"/>
                                </a:cubicBezTo>
                                <a:cubicBezTo>
                                  <a:pt x="2" y="3"/>
                                  <a:pt x="2" y="6"/>
                                  <a:pt x="2" y="9"/>
                                </a:cubicBezTo>
                                <a:cubicBezTo>
                                  <a:pt x="2"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3" name="islíďê"/>
                        <wps:cNvSpPr/>
                        <wps:spPr bwMode="auto">
                          <a:xfrm>
                            <a:off x="4127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2" name="iṩlíḑê"/>
                        <wps:cNvSpPr/>
                        <wps:spPr bwMode="auto">
                          <a:xfrm>
                            <a:off x="42227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3" name="îṥḷïďê"/>
                        <wps:cNvSpPr/>
                        <wps:spPr bwMode="auto">
                          <a:xfrm>
                            <a:off x="431800"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4" name="íṥḻïďè"/>
                        <wps:cNvSpPr/>
                        <wps:spPr bwMode="auto">
                          <a:xfrm>
                            <a:off x="4460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5" name="íṡḷíḍè"/>
                        <wps:cNvSpPr/>
                        <wps:spPr bwMode="auto">
                          <a:xfrm>
                            <a:off x="455613"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6" name="î$ḷîḑé"/>
                        <wps:cNvSpPr/>
                        <wps:spPr bwMode="auto">
                          <a:xfrm>
                            <a:off x="465138"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7" name="í$ľîdè"/>
                        <wps:cNvSpPr/>
                        <wps:spPr bwMode="auto">
                          <a:xfrm>
                            <a:off x="474663" y="354013"/>
                            <a:ext cx="7938"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8" name="iṥ1iḍè"/>
                        <wps:cNvSpPr/>
                        <wps:spPr bwMode="auto">
                          <a:xfrm>
                            <a:off x="488950" y="350838"/>
                            <a:ext cx="396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9" name="ïslidé"/>
                        <wps:cNvSpPr/>
                        <wps:spPr bwMode="auto">
                          <a:xfrm>
                            <a:off x="128588"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0" name="íṡlïďè"/>
                        <wps:cNvSpPr/>
                        <wps:spPr bwMode="auto">
                          <a:xfrm>
                            <a:off x="333375" y="423863"/>
                            <a:ext cx="55563" cy="53975"/>
                          </a:xfrm>
                          <a:custGeom>
                            <a:avLst/>
                            <a:gdLst>
                              <a:gd name="T0" fmla="*/ 0 w 35"/>
                              <a:gd name="T1" fmla="*/ 0 h 34"/>
                              <a:gd name="T2" fmla="*/ 35 w 35"/>
                              <a:gd name="T3" fmla="*/ 0 h 34"/>
                              <a:gd name="T4" fmla="*/ 35 w 35"/>
                              <a:gd name="T5" fmla="*/ 34 h 34"/>
                              <a:gd name="T6" fmla="*/ 0 w 35"/>
                              <a:gd name="T7" fmla="*/ 34 h 34"/>
                              <a:gd name="T8" fmla="*/ 0 w 35"/>
                              <a:gd name="T9" fmla="*/ 0 h 34"/>
                              <a:gd name="T10" fmla="*/ 0 w 35"/>
                              <a:gd name="T11" fmla="*/ 0 h 34"/>
                              <a:gd name="T12" fmla="*/ 4 w 35"/>
                              <a:gd name="T13" fmla="*/ 8 h 34"/>
                              <a:gd name="T14" fmla="*/ 4 w 35"/>
                              <a:gd name="T15" fmla="*/ 27 h 34"/>
                              <a:gd name="T16" fmla="*/ 8 w 35"/>
                              <a:gd name="T17" fmla="*/ 27 h 34"/>
                              <a:gd name="T18" fmla="*/ 8 w 35"/>
                              <a:gd name="T19" fmla="*/ 8 h 34"/>
                              <a:gd name="T20" fmla="*/ 4 w 35"/>
                              <a:gd name="T21" fmla="*/ 8 h 34"/>
                              <a:gd name="T22" fmla="*/ 4 w 35"/>
                              <a:gd name="T23" fmla="*/ 8 h 34"/>
                              <a:gd name="T24" fmla="*/ 29 w 35"/>
                              <a:gd name="T25" fmla="*/ 8 h 34"/>
                              <a:gd name="T26" fmla="*/ 29 w 35"/>
                              <a:gd name="T27" fmla="*/ 27 h 34"/>
                              <a:gd name="T28" fmla="*/ 31 w 35"/>
                              <a:gd name="T29" fmla="*/ 27 h 34"/>
                              <a:gd name="T30" fmla="*/ 31 w 35"/>
                              <a:gd name="T31" fmla="*/ 8 h 34"/>
                              <a:gd name="T32" fmla="*/ 29 w 35"/>
                              <a:gd name="T33" fmla="*/ 8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4">
                                <a:moveTo>
                                  <a:pt x="0" y="0"/>
                                </a:moveTo>
                                <a:lnTo>
                                  <a:pt x="35" y="0"/>
                                </a:lnTo>
                                <a:lnTo>
                                  <a:pt x="35" y="34"/>
                                </a:lnTo>
                                <a:lnTo>
                                  <a:pt x="0" y="34"/>
                                </a:lnTo>
                                <a:lnTo>
                                  <a:pt x="0" y="0"/>
                                </a:lnTo>
                                <a:lnTo>
                                  <a:pt x="0" y="0"/>
                                </a:lnTo>
                                <a:close/>
                                <a:moveTo>
                                  <a:pt x="4" y="8"/>
                                </a:moveTo>
                                <a:lnTo>
                                  <a:pt x="4" y="27"/>
                                </a:lnTo>
                                <a:lnTo>
                                  <a:pt x="8" y="27"/>
                                </a:lnTo>
                                <a:lnTo>
                                  <a:pt x="8" y="8"/>
                                </a:lnTo>
                                <a:lnTo>
                                  <a:pt x="4" y="8"/>
                                </a:lnTo>
                                <a:lnTo>
                                  <a:pt x="4" y="8"/>
                                </a:lnTo>
                                <a:close/>
                                <a:moveTo>
                                  <a:pt x="29" y="8"/>
                                </a:moveTo>
                                <a:lnTo>
                                  <a:pt x="29" y="27"/>
                                </a:lnTo>
                                <a:lnTo>
                                  <a:pt x="31" y="27"/>
                                </a:lnTo>
                                <a:lnTo>
                                  <a:pt x="31" y="8"/>
                                </a:lnTo>
                                <a:lnTo>
                                  <a:pt x="29" y="8"/>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01" name="iṧ1ïḓè"/>
                        <wps:cNvSpPr/>
                        <wps:spPr bwMode="auto">
                          <a:xfrm>
                            <a:off x="0" y="0"/>
                            <a:ext cx="722313" cy="727075"/>
                          </a:xfrm>
                          <a:custGeom>
                            <a:avLst/>
                            <a:gdLst>
                              <a:gd name="T0" fmla="*/ 109 w 219"/>
                              <a:gd name="T1" fmla="*/ 0 h 218"/>
                              <a:gd name="T2" fmla="*/ 219 w 219"/>
                              <a:gd name="T3" fmla="*/ 109 h 218"/>
                              <a:gd name="T4" fmla="*/ 109 w 219"/>
                              <a:gd name="T5" fmla="*/ 218 h 218"/>
                              <a:gd name="T6" fmla="*/ 0 w 219"/>
                              <a:gd name="T7" fmla="*/ 109 h 218"/>
                              <a:gd name="T8" fmla="*/ 109 w 219"/>
                              <a:gd name="T9" fmla="*/ 0 h 218"/>
                              <a:gd name="T10" fmla="*/ 109 w 219"/>
                              <a:gd name="T11" fmla="*/ 3 h 218"/>
                              <a:gd name="T12" fmla="*/ 4 w 219"/>
                              <a:gd name="T13" fmla="*/ 109 h 218"/>
                              <a:gd name="T14" fmla="*/ 109 w 219"/>
                              <a:gd name="T15" fmla="*/ 215 h 218"/>
                              <a:gd name="T16" fmla="*/ 215 w 219"/>
                              <a:gd name="T17" fmla="*/ 109 h 218"/>
                              <a:gd name="T18" fmla="*/ 109 w 219"/>
                              <a:gd name="T19" fmla="*/ 3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19" h="218">
                                <a:moveTo>
                                  <a:pt x="109" y="0"/>
                                </a:moveTo>
                                <a:cubicBezTo>
                                  <a:pt x="170" y="0"/>
                                  <a:pt x="219" y="49"/>
                                  <a:pt x="219" y="109"/>
                                </a:cubicBezTo>
                                <a:cubicBezTo>
                                  <a:pt x="219" y="169"/>
                                  <a:pt x="170" y="218"/>
                                  <a:pt x="109" y="218"/>
                                </a:cubicBezTo>
                                <a:cubicBezTo>
                                  <a:pt x="49" y="218"/>
                                  <a:pt x="0" y="169"/>
                                  <a:pt x="0" y="109"/>
                                </a:cubicBezTo>
                                <a:cubicBezTo>
                                  <a:pt x="0" y="49"/>
                                  <a:pt x="49" y="0"/>
                                  <a:pt x="109" y="0"/>
                                </a:cubicBezTo>
                                <a:close/>
                                <a:moveTo>
                                  <a:pt x="109" y="3"/>
                                </a:moveTo>
                                <a:cubicBezTo>
                                  <a:pt x="51" y="3"/>
                                  <a:pt x="4" y="51"/>
                                  <a:pt x="4" y="109"/>
                                </a:cubicBezTo>
                                <a:cubicBezTo>
                                  <a:pt x="4" y="167"/>
                                  <a:pt x="51" y="215"/>
                                  <a:pt x="109" y="215"/>
                                </a:cubicBezTo>
                                <a:cubicBezTo>
                                  <a:pt x="168" y="215"/>
                                  <a:pt x="215" y="167"/>
                                  <a:pt x="215" y="109"/>
                                </a:cubicBezTo>
                                <a:cubicBezTo>
                                  <a:pt x="215" y="51"/>
                                  <a:pt x="168" y="3"/>
                                  <a:pt x="109" y="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g:wgp>
                  </a:graphicData>
                </a:graphic>
                <wp14:sizeRelH relativeFrom="margin">
                  <wp14:pctWidth>0</wp14:pctWidth>
                </wp14:sizeRelH>
                <wp14:sizeRelV relativeFrom="margin">
                  <wp14:pctHeight>0</wp14:pctHeight>
                </wp14:sizeRelV>
              </wp:anchor>
            </w:drawing>
          </mc:Choice>
          <mc:Fallback>
            <w:pict>
              <v:group w14:anchorId="7C0D5123" id="íšḻîďê" o:spid="_x0000_s1026" style="position:absolute;left:0;text-align:left;margin-left:138.75pt;margin-top:-28.15pt;width:140.7pt;height:130.65pt;z-index:251662336;mso-position-horizontal-relative:margin;mso-width-relative:margin;mso-height-relative:margin" coordsize="7223,7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">
                <v:shape id="ïş1íḍê" o:spid="_x0000_s1027" style="position:absolute;left:238;top:206;width:6731;height:6794;visibility:visible;mso-wrap-style:square;v-text-anchor:middle"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" path="m102,v57,,102,46,102,102c204,158,159,204,102,204,46,204,,158,,102,,46,46,,102,xm102,25c59,25,24,60,24,103v,43,35,78,78,78c145,181,180,146,180,103,180,60,145,25,102,25xe" fillcolor="#00523a" stroked="f">
                  <v:path arrowok="t" o:connecttype="custom" o:connectlocs="336550,0;673100,339725;336550,679450;0,339725;336550,0;336550,83266;79188,343056;336550,602845;593912,343056;336550,83266" o:connectangles="0,0,0,0,0,0,0,0,0,0"/>
                </v:shape>
                <v:shape id="íšḻïḍè" o:spid="_x0000_s1028" style="position:absolute;left:698;top:365;width:5842;height:2032;visibility:visible;mso-wrap-style:square;v-text-anchor:middle" coordsize="17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" path="m6,46v,,,,,c6,46,6,46,6,46v,,,1,,1c6,47,6,47,6,47,17,57,17,57,17,57v,,,,,c8,53,8,53,8,53v,1,,1,,1c15,60,15,60,15,60v,1,,1,,1c1,55,1,55,1,55v,,,,,c1,55,1,55,1,55,,56,,56,,56v,,,,,c2,53,2,53,2,53v,,,,,c2,53,2,53,2,53v,,,1,,1c2,54,2,54,2,54v9,4,9,4,9,4c12,58,12,58,12,58,5,52,5,52,5,52v-1,,-1,,-1,c3,52,3,52,3,52v,,,,,c3,52,3,52,3,52v-1,,-1,,-1,c4,49,4,49,4,49v,,,,,c4,50,4,50,4,50v,,,,,c4,50,4,50,4,51v9,3,9,3,9,3c13,54,13,54,13,54,6,48,6,48,6,48v,,,,-1,c5,48,5,48,5,48v,,,,,c4,48,4,48,4,48,6,46,6,46,6,46xm22,48v,1,-1,1,-1,1c20,50,19,49,18,48,10,42,10,42,10,42v,,,-1,,-1c10,41,10,41,10,41v,-1,,-1,,-1c10,40,10,40,10,40,7,43,7,43,7,43v1,,1,,1,c8,43,8,43,8,43v,,,,,c9,43,9,43,9,43v8,7,8,7,8,7c18,50,19,51,20,50v1,,2,,3,-1c24,48,24,47,24,46v,-1,-1,-2,-2,-3c14,36,14,36,14,36v,,,,,c14,36,14,36,14,35v,,,,,c14,35,14,35,14,35v-2,2,-2,2,-2,2c12,38,12,38,12,38v1,-1,1,-1,1,-1c13,37,13,37,13,37v,,1,,1,c22,44,22,44,22,44v1,,1,1,1,2c23,47,23,47,22,48xm33,36v,,,,,c33,36,34,36,34,36v,-1,,-1,,-1c35,36,35,36,35,36v-3,3,-3,3,-3,3c31,38,31,38,31,38v1,,1,,1,c32,38,32,37,32,37v,,,,,c27,32,27,32,27,32v-4,4,-4,4,-4,4c28,40,28,40,28,40v,1,,1,,1c28,41,29,41,29,40v,,,,,c30,41,30,41,30,41v-3,2,-3,2,-3,2c26,43,26,43,26,43v1,,1,,1,c27,42,27,42,27,42v,,,,,-1c18,32,18,32,18,32v,,-1,,-1,c17,32,17,32,17,32v-1,,-1,,-1,c16,32,16,32,16,32v3,-3,3,-3,3,-3c19,29,19,29,19,29v,1,,1,,1c19,30,19,30,19,30v,,,1,,1c23,35,23,35,23,35v4,-4,4,-4,4,-4c23,27,23,27,23,27v,,-1,,-1,c22,27,22,27,22,27v-1,,-1,,-1,c21,27,21,27,21,27v3,-3,3,-3,3,-3c24,25,24,25,24,25v,,,,,c24,25,24,25,24,26v,,,,,c33,36,33,36,33,36xm38,26v3,3,3,3,3,3c41,29,41,30,41,30v,,,,,c41,31,41,31,41,31v,,,,,c44,29,44,29,44,29v,-1,,-1,,-1c44,29,44,29,44,29v-1,,-1,,-1,c43,29,42,29,42,28,31,18,31,18,31,18v-1,2,-1,2,-1,2c35,33,35,33,35,33v,,,1,,1c35,34,35,34,35,35v,,,,,c35,35,35,35,35,35v3,-2,3,-2,3,-2c38,33,38,33,38,33v-1,,-1,,-1,c37,33,37,33,36,33v,,,-1,,-1c34,29,34,29,34,29v4,-3,4,-3,4,-3xm31,21v,,,,,c34,28,34,28,34,28v3,-2,3,-2,3,-2c31,21,31,21,31,21xm51,21v,,,,,c46,11,46,11,46,11v,,,,,c46,11,46,11,45,11v,,,,,c44,11,44,11,44,11,48,9,48,9,48,9v,1,,1,,1c47,10,47,10,47,10v,,,,,c47,10,47,11,47,11v6,13,6,13,6,13c53,24,53,24,53,24v,,,,,c40,15,40,15,40,15v,,,,,c46,26,46,26,46,26v,,,,,c47,26,47,26,47,26v1,,1,,1,c48,26,48,26,48,26v-3,2,-3,2,-3,2c44,28,44,28,44,28v1,-1,1,-1,1,-1c45,27,45,27,45,27v1,,1,-1,,-1c39,15,39,15,39,15v,-1,,-1,,-1c39,14,39,14,38,14v,1,,1,,1c37,14,37,14,37,14v3,-1,3,-1,3,-1c51,21,51,21,51,21xm70,17v,,1,,2,-1c72,15,72,14,72,14,70,3,70,3,70,3v,,-1,,-1,c69,3,69,3,69,3v-1,,-1,,-1,c68,2,68,2,68,2,71,1,71,1,71,1v,1,,1,,1c71,2,71,2,71,2v,,-1,,-1,c70,3,70,3,70,3v3,10,3,10,3,10c73,15,73,16,72,16v-1,1,-1,2,-2,2c68,18,67,18,66,18v,-1,-1,-1,-1,-3c62,5,62,5,62,5v,,,-1,,-1c62,4,62,4,61,4v,,,,,c61,4,61,4,61,4,65,3,65,3,65,3v,1,,1,,1c64,4,64,4,64,4v,,,,,c64,4,64,4,64,5v2,10,2,10,2,10c66,16,67,17,67,17v1,1,2,1,3,xm84,12v,,,,,c84,1,84,1,84,1v,,,,-1,c83,1,83,1,83,1v-1,,-1,,-1,c82,,82,,82,v4,,4,,4,c86,1,86,1,86,1v-1,,-1,,-1,c85,1,85,1,84,1v,,,,,c85,16,85,16,85,16v,,,,,c85,16,85,16,85,16,77,3,77,3,77,3v,,,,,c77,15,77,15,77,15v,,1,,1,1c78,16,78,16,78,16v1,,1,,1,c79,16,79,16,79,16v-4,,-4,,-4,c75,16,75,16,75,16v1,,1,,1,c76,16,77,16,77,16v,-1,,-1,,-1c76,2,76,2,76,2v,,,,,-1c76,1,75,1,75,1v-1,,-1,,-1,c74,1,74,1,74,1v3,,3,,3,c84,12,84,12,84,12xm90,1c90,,90,,90,v8,1,8,1,8,1c98,1,98,1,98,1v-2,,-2,,-2,c95,1,95,1,95,1v,,,,,1c94,15,94,15,94,15v,,,,,c94,15,94,15,95,15v2,1,2,1,2,1c97,16,97,16,97,16v-8,,-8,,-8,c89,15,89,15,89,15v2,,2,,2,c92,15,92,15,92,15v,,,,,c93,2,93,2,93,2v,-1,,-1,,-1c93,1,93,1,92,1v-2,,-2,,-2,xm109,3v,-1,,-1,,-1c113,3,113,3,113,3v,,,,,c112,3,112,3,112,3v,,,,-1,1c111,4,111,4,111,4v-6,13,-6,13,-6,13c104,17,104,17,104,17,103,3,103,3,103,3v,,,-1,,-1c103,2,103,2,102,2v,,,,,c102,1,102,1,102,1v4,1,4,1,4,1c106,2,106,2,106,2v-1,,-1,,-1,c105,2,105,2,105,2v,1,,1,,1c105,14,105,14,105,14v1,,1,,1,c110,4,110,4,110,4v,,,,,-1c110,3,110,3,110,3v-1,,-1,,-1,xm116,5v,,,,,c117,5,117,5,117,5v,,,1,,1c113,18,113,18,113,18v,,,1,,1c112,19,112,19,112,19v-1,-1,-1,-1,-1,-1c111,19,111,19,111,19v9,3,9,3,9,3c122,19,122,19,122,19v,-1,,-1,,-1c121,19,120,20,120,20v-1,1,-2,1,-3,c115,20,115,20,115,20v,,-1,-1,-1,-1c114,19,114,19,114,19v2,-7,2,-7,2,-7c119,13,119,13,119,13v1,,1,,1,1c120,14,120,15,120,15v,1,,1,,1c120,16,120,16,120,16v2,-5,2,-5,2,-5c122,11,122,11,122,11v-1,,-1,,-1,c121,12,121,12,121,12v-1,1,-1,1,-2,c117,12,117,12,117,12v1,-6,1,-6,1,-6c118,6,119,6,119,6v,,,,,c122,7,122,7,122,7v,,1,,1,1c124,8,124,9,124,10v1,,1,,1,c125,7,125,7,125,7,116,4,116,4,116,4v,1,,1,,1xm136,17v,1,-1,2,-2,2c133,19,133,19,132,19v-1,7,-1,7,-1,7c131,26,131,27,131,27v,,,,1,c132,27,132,27,132,27v,1,,1,,1c130,27,130,27,130,27v,-9,,-9,,-9c129,17,129,17,129,17v-3,6,-3,6,-3,6c125,24,125,24,126,24v,,,,,c126,25,126,25,126,25v,,,,,c122,23,122,23,122,23v1,,1,,1,c123,23,123,23,123,23v,,1,,1,c124,23,124,23,124,23v6,-12,6,-12,6,-12c130,11,130,11,130,10v,,,,,c129,10,129,10,129,10v1,-1,1,-1,1,-1c134,12,134,12,134,12v1,,2,1,3,2c137,15,137,16,136,17xm129,17v2,1,2,1,2,1c131,18,132,18,133,18v1,,1,-1,2,-2c135,15,136,15,135,14v,-1,,-2,-2,-2c133,11,133,11,133,11v-1,,-1,,-1,c132,11,132,11,132,12v-3,5,-3,5,-3,5xm141,25v1,2,1,3,1,3c142,29,142,30,142,30v-1,1,-1,2,-2,2c139,32,138,32,137,32v,-1,-1,-2,-1,-3c135,28,136,27,136,26v,,,,,c134,30,134,30,134,30v,,,,,c135,30,135,30,135,30v,,,,1,1c136,31,136,32,137,32v1,1,2,1,3,1c142,33,142,32,143,31v1,-1,1,-2,1,-3c144,27,143,26,142,25v-1,-2,-1,-3,-1,-3c141,21,141,20,141,20v1,-1,1,-1,2,-1c144,18,144,18,145,19v1,1,2,1,2,2c147,22,147,23,147,24v,,,,,c149,21,149,21,149,21v,,,,-1,c148,21,148,21,148,21v,,-1,-1,-1,-1c147,19,146,19,146,19v-1,-1,-2,-1,-3,-1c141,18,141,19,140,19v-1,1,-1,2,-1,3c140,23,140,24,141,25xm154,26v,,,,,c159,31,159,31,159,31v,,,,,c158,30,158,30,158,30v-1,-1,-1,-1,-1,-1c157,29,157,29,156,30v-9,9,-9,9,-9,9c147,39,147,39,147,40v,,,,1,c149,42,149,42,149,42v,,,,,c143,37,143,37,143,37v1,,1,,1,c145,38,145,38,145,38v1,,1,,1,c146,38,146,38,146,38v9,-9,9,-9,9,-9c155,28,156,28,156,28v,,-1,,-1,-1c154,26,154,26,154,26xm155,50v1,,1,,1,c155,49,155,49,155,49v,,,,,c155,49,155,48,155,48v10,-8,10,-8,10,-8c166,40,166,40,166,40v,,,,1,c167,41,167,42,167,42v,1,,1,-1,3c166,45,166,45,166,45v3,-3,3,-3,3,-3c163,35,163,35,163,35v-3,2,-3,2,-3,2c160,37,160,37,160,37v2,,3,,3,c163,37,164,37,164,38v1,,1,,1,c165,39,165,39,164,39v-10,8,-10,8,-10,8c154,47,154,47,154,47v,,-1,,-1,c153,46,153,46,153,46v-1,1,-1,1,-1,1c155,50,155,50,155,50xm174,54v,,1,,1,-1c175,53,175,53,174,53v,-1,,-1,,-1c175,52,175,52,175,52v2,3,2,3,2,3c176,55,176,55,176,55v,,,,,c176,55,176,55,175,55v,,,,-1,c166,56,166,56,166,56v-4,2,-4,2,-4,2c162,59,162,59,162,59v-1,,,,,1c162,60,162,60,162,60v,1,,1,,1c159,56,159,56,159,56v1,,1,,1,c160,57,160,57,160,57v,,,,1,c161,57,161,57,161,57v4,-2,4,-2,4,-2c171,48,171,48,171,48v,,,,,-1c171,47,171,47,171,47v,-1,,-1,,-1c171,46,171,46,171,46v2,4,2,4,2,4c173,50,173,50,173,50v,-1,,-1,,-1c172,49,172,49,172,49v,,,,-1,c167,55,167,55,167,55v,,,,,l174,54xe" strokecolor="white" strokeweight=".25pt">
                  <v:stroke joinstyle="miter"/>
                  <v:path arrowok="t" o:connecttype="custom" o:connectlocs="26405,176551;0,186544;16503,173220;13202,166557;16503,159895;33006,136577;56110,166557;46208,116590;75913,153233;102318,126584;95716,133246;59410,106597;62711,99934;69312,89941;135323,96603;141924,96603;115520,116590;102318,69954;151826,36643;155127,36643;155127,86610;128722,49967;237641,53298;234340,6662;214537,49967;211236,13325;277247,3331;277247,3331;257444,53298;254144,49967;297051,3331;310253,49967;303652,49967;372964,9993;336658,6662;346559,46636;386166,16656;402669,63292;392767,43305;399368,39974;409270,33311;432374,86610;415871,76616;409270,76616;452177,46636;438975,36643;452177,106597;452177,106597;478582,63292;481882,63292;524790,103266;491784,139908;511588,89941;547894,133246;528090,123252;504986,153233;584200,183213;534692,199869;544593,183213;570998,163226" o:connectangles="0,0,0,0,0,0,0,0,0,0,0,0,0,0,0,0,0,0,0,0,0,0,0,0,0,0,0,0,0,0,0,0,0,0,0,0,0,0,0,0,0,0,0,0,0,0,0,0,0,0,0,0,0,0,0,0,0,0,0,0"/>
                </v:shape>
                <v:shape id="ïśľíḓé" o:spid="_x0000_s1029" style="position:absolute;left:1158;top:1174;width:4922;height:4969;visibility:visible;mso-wrap-style:square;v-text-anchor:middle" coordsize="14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" path="m74,v41,,75,33,75,74c149,115,115,149,74,149,33,149,,115,,74,,33,33,,74,xm74,2c35,2,2,34,2,74v,40,33,72,72,72c114,146,146,114,146,74,146,34,114,2,74,2xe" fillcolor="#00523a" stroked="f">
                  <v:path arrowok="t" o:connecttype="custom" o:connectlocs="244411,0;492125,246777;244411,496888;0,246777;244411,0;244411,6670;6606,246777;244411,486884;482216,246777;244411,6670" o:connectangles="0,0,0,0,0,0,0,0,0,0"/>
                </v:shape>
                <v:shape id="ïslíḍê" o:spid="_x0000_s1030" style="position:absolute;left:2238;top:1809;width:2746;height:1461;visibility:visible;mso-wrap-style:square;v-text-anchor:middle" coordsize="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" path="m10,43v8,-4,8,-4,8,-4c67,39,67,39,67,39v6,3,6,3,6,3c74,43,75,43,76,43v4,-1,7,-8,7,-8c83,35,79,38,76,37v-3,,-7,-1,-7,-4c69,30,70,27,70,26v,,-3,3,-6,4c61,32,60,31,59,31,57,30,56,29,56,29v,-5,,-5,,-5c58,23,58,23,58,23v,-4,,-4,,-4c54,19,54,19,54,19v,,,2,-1,2c52,21,44,21,44,21v,,-1,-1,-1,-3c44,17,44,17,44,13v,-3,,-4,-1,-5c43,7,42,7,43,6v1,-1,1,-2,,-4c42,1,43,2,43,,40,,40,,40,v-1,,,1,-1,2c38,3,38,5,39,6v,1,1,1,,2c38,9,38,10,38,13v,3,,4,,5c39,20,38,21,38,21v-1,,-8,,-8,c30,21,29,20,29,19v-4,,-4,,-4,c25,23,25,23,25,23v1,1,1,1,1,1c27,29,27,29,27,29v,,-3,2,-5,2c19,31,13,26,13,26v,,1,7,,9c13,37,10,37,7,37,4,37,,35,,34v,,3,6,5,8c7,44,10,43,10,43xe" fillcolor="#1e2678" stroked="f">
                  <v:path arrowok="t" o:connecttype="custom" o:connectlocs="33089,142731;59560,129453;221696,129453;241549,139411;251476,142731;274638,116176;251476,122815;228314,109538;231622,86302;211769,99580;195225,102899;185298,96260;185298,79664;191916,76344;191916,63067;178680,63067;175371,69706;145591,69706;142282,59748;145591,43151;142282,26555;142282,19916;142282,6639;142282,0;132356,0;129047,6639;129047,19916;129047,26555;125738,43151;125738,59748;125738,69706;99267,69706;95958,63067;82722,63067;82722,76344;86031,79664;89340,96260;72796,102899;43016,86302;43016,116176;23162,122815;0,112857;16544,139411;33089,142731" o:connectangles="0,0,0,0,0,0,0,0,0,0,0,0,0,0,0,0,0,0,0,0,0,0,0,0,0,0,0,0,0,0,0,0,0,0,0,0,0,0,0,0,0,0,0,0"/>
                </v:shape>
                <v:shape id="íṡļïdê" o:spid="_x0000_s1031" style="position:absolute;left:635;top:3032;width:5969;height:2413;visibility:visible;mso-wrap-style:square;v-text-anchor:middle" coordsize="18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" path="m58,72c8,72,8,72,8,72,3,63,3,63,3,63v3,,3,,3,c7,61,10,57,11,55v1,,2,,3,c14,45,14,39,14,29,6,25,,19,,4,13,19,25,20,30,,40,22,50,16,58,8v1,9,-7,16,-7,17c131,25,131,25,131,25,128,21,123,15,122,8v9,10,19,15,28,-8c160,23,169,16,181,5v-3,18,-7,18,-15,23c166,38,166,45,166,55v2,,3,,5,c178,65,178,65,178,65v-4,7,-4,7,-4,7l58,72xe" stroked="f">
                  <v:path arrowok="t" o:connecttype="custom" o:connectlocs="191272,241300;26382,241300;9893,211138;19787,211138;36276,184326;46169,184326;46169,97190;0,13406;98934,0;191272,26811;168187,83785;432010,83785;402330,26811;494669,0;596900,16757;547433,93839;547433,184326;563922,184326;587007,217840;573815,241300;191272,241300" o:connectangles="0,0,0,0,0,0,0,0,0,0,0,0,0,0,0,0,0,0,0,0,0"/>
                </v:shape>
                <v:shape id="iş1ïďe" o:spid="_x0000_s1032" style="position:absolute;left:730;top:3143;width:5778;height:2000;visibility:visible;mso-wrap-style:square;v-text-anchor:middle" coordsize="1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" path="m130,51v,-1,,-1,,-1c48,50,48,50,48,50v,1,,1,,1c52,51,52,51,52,51v-4,9,-4,9,-4,9c34,60,20,60,7,60v1,-2,2,-4,3,-6c11,54,12,54,14,54,14,44,13,34,13,25,5,20,1,14,,7,12,18,22,17,28,v9,22,19,15,27,7c55,14,50,17,48,22v79,,79,,79,c125,18,120,14,119,7v8,8,18,15,28,-7c153,17,163,18,175,7v-2,7,-6,12,-14,17c161,34,161,44,161,53v1,,3,,4,c166,55,167,58,169,60v-14,,-27,,-41,c124,51,124,51,124,51r6,xe" fillcolor="#1e2678" stroked="f">
                  <v:path arrowok="t" o:connecttype="custom" o:connectlocs="429260,170021;429260,166688;158496,166688;158496,170021;171704,170021;158496,200025;23114,200025;33020,180023;46228,180023;42926,83344;0,23336;92456,0;181610,23336;158496,73343;419354,73343;392938,23336;485394,0;577850,23336;531622,80010;531622,176689;544830,176689;558038,200025;422656,200025;409448,170021;429260,170021" o:connectangles="0,0,0,0,0,0,0,0,0,0,0,0,0,0,0,0,0,0,0,0,0,0,0,0,0"/>
                </v:shape>
                <v:rect id="ïṩḷíḍé" o:spid="_x0000_s1033" style="position:absolute;left:5143;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" stroked="f"/>
                <v:rect id="ïśľíḍè" o:spid="_x0000_s1034" style="position:absolute;left:1889;top:4238;width:158;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" stroked="f"/>
                <v:rect id="í$ḻîḋè" o:spid="_x0000_s1035" style="position:absolute;left:5746;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" stroked="f"/>
                <v:rect id="iṣļíḋe" o:spid="_x0000_s1036" style="position:absolute;left:1587;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" stroked="f"/>
                <v:rect id="iṩḷiḓé" o:spid="_x0000_s1037" style="position:absolute;left:5445;top:4238;width:174;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" stroked="f"/>
                <v:rect id="iSľiḍè" o:spid="_x0000_s1038" style="position:absolute;left:1127;top:3937;width:4953;height: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" stroked="f"/>
                <v:rect id="ïṩḷîḍe" o:spid="_x0000_s1039" style="position:absolute;left:1127;top:4064;width:115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" stroked="f"/>
                <v:rect id="íšḻiḑê" o:spid="_x0000_s1040" style="position:absolute;left:2381;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" stroked="f"/>
                <v:rect id="ïṩļïďè" o:spid="_x0000_s1041" style="position:absolute;left:3000;top:4064;width:571;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" stroked="f"/>
                <v:rect id="îṥlïḋê" o:spid="_x0000_s1042" style="position:absolute;left:3667;top:4064;width:555;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" stroked="f"/>
                <v:rect id="îṧľïdè" o:spid="_x0000_s1043" style="position:absolute;left:4429;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" stroked="f"/>
                <v:rect id="iSḷîḓê" o:spid="_x0000_s1044" style="position:absolute;left:4953;top:4064;width:1127;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" stroked="f"/>
                <v:rect id="îślíďè" o:spid="_x0000_s1045" style="position:absolute;left:4286;top:4064;width:7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" stroked="f"/>
                <v:rect id="iSḻïḍè" o:spid="_x0000_s1046" style="position:absolute;left:2873;top:4064;width:63;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" stroked="f"/>
                <v:shape id="ïṡliḑê" o:spid="_x0000_s1047" style="position:absolute;left:3000;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" path="m8,v,2,,2,,2c,2,,2,,2,,2,,,8,xm8,v,,,,,e" fillcolor="#1e2678" stroked="f">
                  <v:path arrowok="t" o:connecttype="custom" o:connectlocs="26988,0;26988,6350;0,6350;26988,0;26988,0;26988,0" o:connectangles="0,0,0,0,0,0"/>
                </v:shape>
                <v:shape id="islïďé" o:spid="_x0000_s1048" style="position:absolute;left:2667;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" path="m7,c8,2,8,2,8,2,1,5,1,5,1,5,1,5,,2,7,xm7,v,,,,,e" fillcolor="#1e2678" stroked="f">
                  <v:path arrowok="t" o:connecttype="custom" o:connectlocs="23615,0;26988,6350;3374,15875;23615,0;23615,0;23615,0" o:connectangles="0,0,0,0,0,0"/>
                </v:shape>
                <v:shape id="îṥḷîdé" o:spid="_x0000_s1049" style="position:absolute;left:4318;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" path="m1,c,2,,2,,2,7,5,7,5,7,5,7,5,8,2,1,xm1,v,,,,,e" fillcolor="#1e2678" stroked="f">
                  <v:path arrowok="t" o:connecttype="custom" o:connectlocs="3374,0;0,6350;23615,15875;3374,0;3374,0;3374,0" o:connectangles="0,0,0,0,0,0"/>
                </v:shape>
                <v:shape id="isḷîḋé" o:spid="_x0000_s1050" style="position:absolute;left:3333;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" path="m8,v,2,,2,,2c,2,,2,,2,,2,,,8,xm8,v,,,,,e" fillcolor="#1e2678" stroked="f">
                  <v:path arrowok="t" o:connecttype="custom" o:connectlocs="26988,0;26988,6350;0,6350;26988,0;26988,0;26988,0" o:connectangles="0,0,0,0,0,0"/>
                </v:shape>
                <v:shape id="iśḷïḑè" o:spid="_x0000_s1051" style="position:absolute;left:3667;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" path="m8,v,2,,2,,2c,2,,2,,2,,2,,,8,xm8,v,,,,,e" fillcolor="#1e2678" stroked="f">
                  <v:path arrowok="t" o:connecttype="custom" o:connectlocs="25400,0;25400,6350;0,6350;25400,0;25400,0;25400,0" o:connectangles="0,0,0,0,0,0"/>
                </v:shape>
                <v:shape id="iṧľiďé" o:spid="_x0000_s1052" style="position:absolute;left:4000;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" path="m8,v,2,,2,,2c,2,,2,,2,,2,,,8,xm8,v,,,,,e" fillcolor="#1e2678" stroked="f">
                  <v:path arrowok="t" o:connecttype="custom" o:connectlocs="25400,0;25400,6350;0,6350;25400,0;25400,0;25400,0" o:connectangles="0,0,0,0,0,0"/>
                </v:shape>
                <v:rect id="išľïḍé" o:spid="_x0000_s1053" style="position:absolute;left:2206;top:4175;width:80;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" strokecolor="white" strokeweight="0"/>
                <v:shape id="îŝlîḑè" o:spid="_x0000_s1054" style="position:absolute;left:234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" path="m8,l20,r9,8l29,38,,38,,8,8,xe" stroked="f">
                  <v:path arrowok="t" o:connecttype="custom" o:connectlocs="12700,0;31750,0;46038,12700;46038,60325;0,60325;0,12700;12700,0" o:connectangles="0,0,0,0,0,0,0"/>
                </v:shape>
                <v:shape id="îṩḻíḓe" o:spid="_x0000_s1055" style="position:absolute;left:442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" path="m8,l18,,29,8r,30l,38,,8,8,xe" stroked="f">
                  <v:path arrowok="t" o:connecttype="custom" o:connectlocs="12700,0;28575,0;46038,12700;46038,60325;0,60325;0,12700;12700,0" o:connectangles="0,0,0,0,0,0,0"/>
                </v:shape>
                <v:shape id="î$1îdè" o:spid="_x0000_s1056" style="position:absolute;left:3000;top:4175;width:1222;height:603;visibility:visible;mso-wrap-style:square;v-text-anchor:middle" coordsize="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" path="m9,l69,r8,8l77,38,,38,,8,9,xe" stroked="f">
                  <v:path arrowok="t" o:connecttype="custom" o:connectlocs="14288,0;109538,0;122238,12700;122238,60325;0,60325;0,12700;14288,0" o:connectangles="0,0,0,0,0,0,0"/>
                </v:shape>
                <v:rect id="iśľïḓe" o:spid="_x0000_s1057" style="position:absolute;left:495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k7xQAAANsAAAAPAAAAZHJzL2Rvd25yZXYueG1sRI9Ba8JA&#10;FITvBf/D8gpepG5ax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BxAkk7xQAAANsAAAAP&#10;AAAAAAAAAAAAAAAAAAcCAABkcnMvZG93bnJldi54bWxQSwUGAAAAAAMAAwC3AAAA+QIAAAAA&#10;" strokecolor="white" strokeweight="0"/>
                <v:rect id="iṣļïḑè" o:spid="_x0000_s1058" style="position:absolute;left:287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uygxQAAANsAAAAPAAAAZHJzL2Rvd25yZXYueG1sRI9Ba8JA&#10;FITvBf/D8gpepG5a0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AeTuygxQAAANsAAAAP&#10;AAAAAAAAAAAAAAAAAAcCAABkcnMvZG93bnJldi54bWxQSwUGAAAAAAMAAwC3AAAA+QIAAAAA&#10;" strokecolor="white" strokeweight="0"/>
                <v:rect id="iṡḷidé" o:spid="_x0000_s1059" style="position:absolute;left:4286;top:4175;width:32;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" strokecolor="white" strokeweight="0"/>
                <v:rect id="íṡḷíḋe" o:spid="_x0000_s1060" style="position:absolute;left:2603;top:4841;width:204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" fillcolor="#1e2678" stroked="f"/>
                <v:rect id="íŝ1iḑê" o:spid="_x0000_s1061" style="position:absolute;left:2540;top:4905;width:2143;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" fillcolor="#1e2678" stroked="f"/>
                <v:rect id="îṩḷiḑe" o:spid="_x0000_s1062" style="position:absolute;left:2508;top:5000;width:2206;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" fillcolor="#1e2678" stroked="f"/>
                <v:rect id="iṧḻiḑê" o:spid="_x0000_s1063" style="position:absolute;left:2508;top:5032;width:223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" fillcolor="#1e2678" stroked="f"/>
                <v:rect id="ïṣḻîḋè" o:spid="_x0000_s1064" style="position:absolute;left:2444;top:5143;width:2350;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" fillcolor="#1e2678" stroked="f"/>
                <v:shape id="îṡ1îḍé" o:spid="_x0000_s1065" style="position:absolute;left:825;top:5207;width:5604;height:63;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" path="m,l353,r-2,4l2,4,,xe" fillcolor="#1e2678" stroked="f">
                  <v:path arrowok="t" o:connecttype="custom" o:connectlocs="0,0;560388,0;557213,6350;3175,6350;0,0" o:connectangles="0,0,0,0,0"/>
                </v:shape>
                <v:shape id="îš1íḑe" o:spid="_x0000_s1066" style="position:absolute;left:889;top:5334;width:5476;height:63;visibility:visible;mso-wrap-style:square;v-text-anchor:middle" coordsize="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" path="m,l345,r-2,4l2,4,,xe" fillcolor="#1e2678" stroked="f">
                  <v:path arrowok="t" o:connecttype="custom" o:connectlocs="0,0;547688,0;544513,6350;3175,6350;0,0" o:connectangles="0,0,0,0,0"/>
                </v:shape>
                <v:rect id="iš1ïḍe" o:spid="_x0000_s1067" style="position:absolute;left:1857;top:3397;width:3524;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" fillcolor="#1e2678" stroked="f"/>
                <v:rect id="îSḻîde" o:spid="_x0000_s1068" style="position:absolute;left:1952;top:3508;width:334;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" fillcolor="#1e2678" stroked="f"/>
                <v:rect id="î$ḻîḑé" o:spid="_x0000_s1069" style="position:absolute;left:2540;top:3508;width:2111;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" fillcolor="#1e2678" stroked="f"/>
                <v:rect id="íŝļïḓe" o:spid="_x0000_s1070" style="position:absolute;left:2603;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" fillcolor="black" stroked="f"/>
                <v:rect id="îS1iḍé" o:spid="_x0000_s1071" style="position:absolute;left:2508;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" fillcolor="black" stroked="f"/>
                <v:rect id="išlïdé" o:spid="_x0000_s1072" style="position:absolute;left:238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" fillcolor="black" stroked="f"/>
                <v:shape id="ïSlïde" o:spid="_x0000_s1073" style="position:absolute;left:2714;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" path="m,c1,,1,,2,v,3,,6,,9c1,9,1,9,,9,,6,,3,,xe" fillcolor="black" stroked="f">
                  <v:path arrowok="t" o:connecttype="custom" o:connectlocs="0,0;6350,0;6350,30163;0,30163;0,0" o:connectangles="0,0,0,0,0"/>
                </v:shape>
                <v:shape id="îşľïďe" o:spid="_x0000_s1074" style="position:absolute;left:2809;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" path="m,c1,,1,,2,v,3,,6,,9c1,9,1,9,,9,,6,,3,,xe" fillcolor="black" stroked="f">
                  <v:path arrowok="t" o:connecttype="custom" o:connectlocs="0,0;6350,0;6350,30163;0,30163;0,0" o:connectangles="0,0,0,0,0"/>
                </v:shape>
                <v:shape id="ïşľíďê" o:spid="_x0000_s1075" style="position:absolute;left:2936;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" path="m,c,,1,,1,v,3,,6,,9c1,9,,9,,9,,6,,3,,xe" fillcolor="black" stroked="f">
                  <v:path arrowok="t" o:connecttype="custom" o:connectlocs="0,0;3175,0;3175,30163;0,30163;0,0" o:connectangles="0,0,0,0,0"/>
                </v:shape>
                <v:shape id="íś1ïdè" o:spid="_x0000_s1076" style="position:absolute;left:3032;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bwdxAAAANsAAAAPAAAAZHJzL2Rvd25yZXYueG1sRI9BS8NA&#10;FITvQv/D8gQvYjcq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EKFvB3EAAAA2wAAAA8A&#10;AAAAAAAAAAAAAAAABwIAAGRycy9kb3ducmV2LnhtbFBLBQYAAAAAAwADALcAAAD4AgAAAAA=&#10;" path="m,c,,1,,2,v,3,,6,,9c1,9,,9,,9,,6,,3,,xe" fillcolor="black" stroked="f">
                  <v:path arrowok="t" o:connecttype="custom" o:connectlocs="0,0;7938,0;7938,30163;0,30163;0,0" o:connectangles="0,0,0,0,0"/>
                </v:shape>
                <v:shape id="iṩḷiḍe" o:spid="_x0000_s1077" style="position:absolute;left:3143;top:3540;width:63;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CRpxAAAANsAAAAPAAAAZHJzL2Rvd25yZXYueG1sRI9BS8NA&#10;FITvQv/D8gQvYjeK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M1sJGnEAAAA2wAAAA8A&#10;AAAAAAAAAAAAAAAABwIAAGRycy9kb3ducmV2LnhtbFBLBQYAAAAAAwADALcAAAD4AgAAAAA=&#10;" path="m,c1,,1,,2,v,3,,6,,9c1,9,1,9,,9,,6,,3,,xe" fillcolor="black" stroked="f">
                  <v:path arrowok="t" o:connecttype="custom" o:connectlocs="0,0;6350,0;6350,30163;0,30163;0,0" o:connectangles="0,0,0,0,0"/>
                </v:shape>
                <v:shape id="ïŝ1iďè" o:spid="_x0000_s1078" style="position:absolute;left:327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" path="m,c,,1,,1,v,3,,6,,9c1,9,,9,,9,,6,,3,,xe" fillcolor="black" stroked="f">
                  <v:path arrowok="t" o:connecttype="custom" o:connectlocs="0,0;3175,0;3175,30163;0,30163;0,0" o:connectangles="0,0,0,0,0"/>
                </v:shape>
                <v:shape id="íṩļíḋê" o:spid="_x0000_s1079" style="position:absolute;left:3365;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" path="m,c,,1,,1,v,3,,6,,9c1,9,,9,,9,,6,,3,,xe" fillcolor="black" stroked="f">
                  <v:path arrowok="t" o:connecttype="custom" o:connectlocs="0,0;3175,0;3175,30163;0,30163;0,0" o:connectangles="0,0,0,0,0"/>
                </v:shape>
                <v:shape id="ïṧ1ïdè" o:spid="_x0000_s1080" style="position:absolute;left:3460;top:3540;width:80;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" path="m,c1,,1,,2,v,3,,6,,9c1,9,1,9,,9,,6,,3,,xe" fillcolor="black" stroked="f">
                  <v:path arrowok="t" o:connecttype="custom" o:connectlocs="0,0;7938,0;7938,30163;0,30163;0,0" o:connectangles="0,0,0,0,0"/>
                </v:shape>
                <v:shape id="íŝḻîḍé" o:spid="_x0000_s1081" style="position:absolute;left:3571;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" path="m,c1,,1,,2,v,3,,6,,9c1,9,1,9,,9,,6,,3,,xe" fillcolor="black" stroked="f">
                  <v:path arrowok="t" o:connecttype="custom" o:connectlocs="0,0;6350,0;6350,30163;0,30163;0,0" o:connectangles="0,0,0,0,0"/>
                </v:shape>
                <v:shape id="îşḻïḓé" o:spid="_x0000_s1082" style="position:absolute;left:3698;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" path="m,c,,1,,1,v,3,,6,,9c1,9,,9,,9,,6,,3,,xe" fillcolor="black" stroked="f">
                  <v:path arrowok="t" o:connecttype="custom" o:connectlocs="0,0;3175,0;3175,30163;0,30163;0,0" o:connectangles="0,0,0,0,0"/>
                </v:shape>
                <v:shape id="íśļíďè" o:spid="_x0000_s1083" style="position:absolute;left:3794;top:3540;width:31;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" path="m,c,,1,,1,v,3,,6,,9c1,9,,9,,9,,6,,3,,xe" fillcolor="black" stroked="f">
                  <v:path arrowok="t" o:connecttype="custom" o:connectlocs="0,0;3175,0;3175,30163;0,30163;0,0" o:connectangles="0,0,0,0,0"/>
                </v:shape>
                <v:shape id="iŝ1ïdé" o:spid="_x0000_s1084" style="position:absolute;left:3889;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" path="m,c1,,1,,2,v,3,,6,,9c1,9,1,9,,9,,6,,3,,xe" fillcolor="black" stroked="f">
                  <v:path arrowok="t" o:connecttype="custom" o:connectlocs="0,0;7938,0;7938,30163;0,30163;0,0" o:connectangles="0,0,0,0,0"/>
                </v:shape>
                <v:shape id="is1ídè" o:spid="_x0000_s1085" style="position:absolute;left:4000;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" path="m,c1,,2,,2,v,3,,6,,9c2,9,1,9,,9,,6,,3,,xe" fillcolor="black" stroked="f">
                  <v:path arrowok="t" o:connecttype="custom" o:connectlocs="0,0;6350,0;6350,30163;0,30163;0,0" o:connectangles="0,0,0,0,0"/>
                </v:shape>
                <v:shape id="islíďê" o:spid="_x0000_s1086" style="position:absolute;left:4127;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" path="m,c,,1,,1,v,3,,6,,9c1,9,,9,,9,,6,,3,,xe" fillcolor="black" stroked="f">
                  <v:path arrowok="t" o:connecttype="custom" o:connectlocs="0,0;3175,0;3175,30163;0,30163;0,0" o:connectangles="0,0,0,0,0"/>
                </v:shape>
                <v:shape id="iṩlíḑê" o:spid="_x0000_s1087" style="position:absolute;left:4222;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" path="m,c1,,1,,2,v,3,,6,,9c1,9,1,9,,9,,6,,3,,xe" fillcolor="black" stroked="f">
                  <v:path arrowok="t" o:connecttype="custom" o:connectlocs="0,0;6350,0;6350,30163;0,30163;0,0" o:connectangles="0,0,0,0,0"/>
                </v:shape>
                <v:shape id="îṥḷïďê" o:spid="_x0000_s1088" style="position:absolute;left:4318;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" path="m,c1,,1,,2,v,3,,6,,9c1,9,1,9,,9,,6,,3,,xe" fillcolor="black" stroked="f">
                  <v:path arrowok="t" o:connecttype="custom" o:connectlocs="0,0;7938,0;7938,30163;0,30163;0,0" o:connectangles="0,0,0,0,0"/>
                </v:shape>
                <v:shape id="íṥḻïďè" o:spid="_x0000_s1089" style="position:absolute;left:446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" path="m,c,,1,,1,v,3,,6,,9c1,9,,9,,9,,6,,3,,xe" fillcolor="black" stroked="f">
                  <v:path arrowok="t" o:connecttype="custom" o:connectlocs="0,0;3175,0;3175,30163;0,30163;0,0" o:connectangles="0,0,0,0,0"/>
                </v:shape>
                <v:rect id="íṡḷíḍè" o:spid="_x0000_s1090" style="position:absolute;left:4556;top:3540;width:31;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" fillcolor="black" stroked="f"/>
                <v:rect id="î$ḷîḑé" o:spid="_x0000_s1091" style="position:absolute;left:465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" fillcolor="black" stroked="f"/>
                <v:rect id="í$ľîdè" o:spid="_x0000_s1092" style="position:absolute;left:4746;top:3540;width:80;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" fillcolor="black" stroked="f"/>
                <v:rect id="iṥ1iḍè" o:spid="_x0000_s1093" style="position:absolute;left:4889;top:3508;width:397;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" fillcolor="#1e2678" stroked="f"/>
                <v:rect id="ïslidé" o:spid="_x0000_s1094" style="position:absolute;left:1285;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" stroked="f"/>
                <v:shape id="íṡlïďè" o:spid="_x0000_s1095" style="position:absolute;left:3333;top:4238;width:556;height:540;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" path="m,l35,r,34l,34,,,,xm4,8r,19l8,27,8,8,4,8r,xm29,8r,19l31,27,31,8r-2,xe" fillcolor="#1e2678" stroked="f">
                  <v:path arrowok="t" o:connecttype="custom" o:connectlocs="0,0;55563,0;55563,53975;0,53975;0,0;0,0;6350,12700;6350,42863;12700,42863;12700,12700;6350,12700;6350,12700;46038,12700;46038,42863;49213,42863;49213,12700;46038,12700" o:connectangles="0,0,0,0,0,0,0,0,0,0,0,0,0,0,0,0,0"/>
                </v:shape>
                <v:shape id="iṧ1ïḓè" o:spid="_x0000_s1096" style="position:absolute;width:7223;height:7270;visibility:visible;mso-wrap-style:square;v-text-anchor:middle" coordsize="21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" path="m109,v61,,110,49,110,109c219,169,170,218,109,218,49,218,,169,,109,,49,49,,109,xm109,3c51,3,4,51,4,109v,58,47,106,105,106c168,215,215,167,215,109,215,51,168,3,109,3xe" fillcolor="#1e2678" stroked="f">
                  <v:path arrowok="t" o:connecttype="custom" o:connectlocs="359507,0;722313,363538;359507,727075;0,363538;359507,0;359507,10006;13193,363538;359507,717069;709120,363538;359507,10006" o:connectangles="0,0,0,0,0,0,0,0,0,0"/>
                </v:shape>
                <w10:wrap anchorx="margin"/>
              </v:group>
            </w:pict>
          </mc:Fallback>
        </mc:AlternateContent>
      </w:r>
    </w:p>
    <w:p w14:paraId="4E222288" w14:textId="77777777" w:rsidR="006538A2" w:rsidRDefault="006538A2" w:rsidP="00FC45FA">
      <w:pPr>
        <w:spacing w:line="240" w:lineRule="auto"/>
        <w:ind w:firstLine="420"/>
      </w:pPr>
    </w:p>
    <w:p w14:paraId="0E938EE1" w14:textId="77777777" w:rsidR="006538A2" w:rsidRDefault="006538A2" w:rsidP="00FC45FA">
      <w:pPr>
        <w:spacing w:line="240" w:lineRule="auto"/>
        <w:ind w:firstLine="420"/>
      </w:pPr>
    </w:p>
    <w:p w14:paraId="4DDD0E8D" w14:textId="77777777" w:rsidR="006538A2" w:rsidRDefault="006538A2" w:rsidP="00FC45FA">
      <w:pPr>
        <w:spacing w:line="240" w:lineRule="auto"/>
        <w:ind w:firstLine="420"/>
      </w:pPr>
    </w:p>
    <w:p w14:paraId="348415A2" w14:textId="77777777" w:rsidR="006538A2" w:rsidRDefault="006538A2" w:rsidP="00FC45FA">
      <w:pPr>
        <w:spacing w:line="240" w:lineRule="auto"/>
        <w:ind w:firstLine="420"/>
      </w:pPr>
    </w:p>
    <w:p w14:paraId="4A3EBC98" w14:textId="77777777" w:rsidR="006538A2" w:rsidRDefault="006538A2" w:rsidP="00FC45FA">
      <w:pPr>
        <w:spacing w:line="240" w:lineRule="auto"/>
        <w:ind w:firstLine="420"/>
      </w:pPr>
    </w:p>
    <w:p w14:paraId="63D5FDC4" w14:textId="40A19A46" w:rsidR="006538A2" w:rsidRDefault="006538A2" w:rsidP="00FC45FA">
      <w:pPr>
        <w:spacing w:line="240" w:lineRule="auto"/>
        <w:ind w:firstLine="420"/>
      </w:pPr>
    </w:p>
    <w:p w14:paraId="562CDE9B" w14:textId="77777777" w:rsidR="00120158" w:rsidRPr="00AD5B96" w:rsidRDefault="00120158" w:rsidP="00FC45FA">
      <w:pPr>
        <w:spacing w:line="240" w:lineRule="auto"/>
        <w:jc w:val="center"/>
        <w:rPr>
          <w:rFonts w:ascii="宋体" w:hAnsi="宋体"/>
          <w:b/>
          <w:spacing w:val="20"/>
          <w:sz w:val="52"/>
          <w:szCs w:val="52"/>
        </w:rPr>
      </w:pPr>
      <w:r w:rsidRPr="00233D3C">
        <w:rPr>
          <w:rFonts w:ascii="宋体" w:hAnsi="宋体" w:hint="eastAsia"/>
          <w:b/>
          <w:spacing w:val="11"/>
          <w:kern w:val="0"/>
          <w:sz w:val="52"/>
          <w:szCs w:val="52"/>
          <w:fitText w:val="5967" w:id="-1422219264"/>
        </w:rPr>
        <w:t>武汉大学研究生课程论</w:t>
      </w:r>
      <w:r w:rsidRPr="00233D3C">
        <w:rPr>
          <w:rFonts w:ascii="宋体" w:hAnsi="宋体" w:hint="eastAsia"/>
          <w:b/>
          <w:spacing w:val="2"/>
          <w:kern w:val="0"/>
          <w:sz w:val="52"/>
          <w:szCs w:val="52"/>
          <w:fitText w:val="5967" w:id="-1422219264"/>
        </w:rPr>
        <w:t>文</w:t>
      </w:r>
    </w:p>
    <w:p w14:paraId="23752D49" w14:textId="12A83C3C" w:rsidR="006538A2" w:rsidRDefault="006538A2" w:rsidP="00FC45FA">
      <w:pPr>
        <w:spacing w:line="240" w:lineRule="auto"/>
        <w:ind w:firstLine="420"/>
      </w:pPr>
    </w:p>
    <w:p w14:paraId="5B1B843D" w14:textId="49AD0C13" w:rsidR="00120158" w:rsidRDefault="00120158" w:rsidP="00FC45FA">
      <w:pPr>
        <w:spacing w:line="240" w:lineRule="auto"/>
        <w:ind w:firstLine="420"/>
      </w:pPr>
    </w:p>
    <w:p w14:paraId="0EB50EAB" w14:textId="530080D3" w:rsidR="00120158" w:rsidRDefault="00120158" w:rsidP="00FC45FA">
      <w:pPr>
        <w:spacing w:line="240" w:lineRule="auto"/>
        <w:ind w:firstLine="420"/>
      </w:pPr>
    </w:p>
    <w:p w14:paraId="555AFC29" w14:textId="1E88A51C" w:rsidR="00120158" w:rsidRDefault="00120158" w:rsidP="00FC45FA">
      <w:pPr>
        <w:spacing w:line="240" w:lineRule="auto"/>
        <w:ind w:firstLine="420"/>
      </w:pPr>
    </w:p>
    <w:p w14:paraId="7B32F271" w14:textId="77777777" w:rsidR="00120158" w:rsidRPr="00120158" w:rsidRDefault="00120158" w:rsidP="00FC45FA">
      <w:pPr>
        <w:spacing w:line="240" w:lineRule="auto"/>
        <w:ind w:firstLine="420"/>
      </w:pPr>
    </w:p>
    <w:p w14:paraId="6156FE44" w14:textId="77777777" w:rsidR="006538A2" w:rsidRPr="00120158" w:rsidRDefault="006538A2" w:rsidP="00FC45FA">
      <w:pPr>
        <w:spacing w:line="240" w:lineRule="auto"/>
        <w:ind w:firstLine="420"/>
      </w:pPr>
    </w:p>
    <w:tbl>
      <w:tblPr>
        <w:tblStyle w:val="a9"/>
        <w:tblW w:w="0" w:type="auto"/>
        <w:tblInd w:w="127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402"/>
      </w:tblGrid>
      <w:tr w:rsidR="00B96D79" w14:paraId="7F02138F" w14:textId="77777777" w:rsidTr="008B47B1">
        <w:tc>
          <w:tcPr>
            <w:tcW w:w="1843" w:type="dxa"/>
          </w:tcPr>
          <w:p w14:paraId="03C83BC2" w14:textId="5B55ADF0" w:rsidR="00B96D79" w:rsidRDefault="00B96D79" w:rsidP="00FC45FA">
            <w:pPr>
              <w:spacing w:line="240" w:lineRule="auto"/>
            </w:pPr>
            <w:r w:rsidRPr="00092D46">
              <w:rPr>
                <w:rFonts w:ascii="宋体" w:hAnsi="宋体" w:hint="eastAsia"/>
                <w:b/>
                <w:sz w:val="32"/>
                <w:szCs w:val="32"/>
              </w:rPr>
              <w:t>课程名称：</w:t>
            </w:r>
          </w:p>
        </w:tc>
        <w:tc>
          <w:tcPr>
            <w:tcW w:w="3402" w:type="dxa"/>
            <w:tcBorders>
              <w:bottom w:val="single" w:sz="8" w:space="0" w:color="auto"/>
            </w:tcBorders>
          </w:tcPr>
          <w:p w14:paraId="33A93FD1" w14:textId="3AEDE002" w:rsidR="00B96D79" w:rsidRPr="00B96D79" w:rsidRDefault="001A5374" w:rsidP="00FC45FA">
            <w:pPr>
              <w:spacing w:line="240" w:lineRule="auto"/>
              <w:jc w:val="center"/>
            </w:pPr>
            <w:r>
              <w:rPr>
                <w:rFonts w:ascii="宋体" w:hAnsi="宋体" w:hint="eastAsia"/>
                <w:b/>
                <w:sz w:val="32"/>
                <w:szCs w:val="32"/>
              </w:rPr>
              <w:t>工程伦理</w:t>
            </w:r>
          </w:p>
        </w:tc>
      </w:tr>
      <w:tr w:rsidR="00B96D79" w14:paraId="1B667226" w14:textId="77777777" w:rsidTr="008B47B1">
        <w:tc>
          <w:tcPr>
            <w:tcW w:w="1843" w:type="dxa"/>
          </w:tcPr>
          <w:p w14:paraId="0DB53E9A" w14:textId="00FEA6E2" w:rsidR="00B96D79" w:rsidRDefault="00B96D79" w:rsidP="00FC45FA">
            <w:pPr>
              <w:spacing w:line="240" w:lineRule="auto"/>
            </w:pPr>
            <w:r w:rsidRPr="00092D46">
              <w:rPr>
                <w:rFonts w:ascii="宋体" w:hAnsi="宋体" w:hint="eastAsia"/>
                <w:b/>
                <w:sz w:val="32"/>
                <w:szCs w:val="32"/>
              </w:rPr>
              <w:t>教师姓名：</w:t>
            </w:r>
          </w:p>
        </w:tc>
        <w:tc>
          <w:tcPr>
            <w:tcW w:w="3402" w:type="dxa"/>
            <w:tcBorders>
              <w:top w:val="single" w:sz="8" w:space="0" w:color="auto"/>
              <w:bottom w:val="single" w:sz="8" w:space="0" w:color="auto"/>
            </w:tcBorders>
          </w:tcPr>
          <w:p w14:paraId="7D2F51EA" w14:textId="65F1CD29" w:rsidR="00B96D79" w:rsidRPr="000A5A94" w:rsidRDefault="000A5A94" w:rsidP="000A5A94">
            <w:pPr>
              <w:spacing w:line="240" w:lineRule="auto"/>
              <w:jc w:val="center"/>
              <w:rPr>
                <w:rFonts w:ascii="宋体" w:hAnsi="宋体" w:hint="eastAsia"/>
                <w:b/>
                <w:sz w:val="32"/>
                <w:szCs w:val="32"/>
              </w:rPr>
            </w:pPr>
            <w:r w:rsidRPr="000A5A94">
              <w:rPr>
                <w:rFonts w:ascii="宋体" w:hAnsi="宋体" w:hint="eastAsia"/>
                <w:b/>
                <w:sz w:val="32"/>
                <w:szCs w:val="32"/>
              </w:rPr>
              <w:t>孟</w:t>
            </w:r>
            <w:r w:rsidR="00150080">
              <w:rPr>
                <w:rFonts w:ascii="宋体" w:hAnsi="宋体" w:hint="eastAsia"/>
                <w:b/>
                <w:sz w:val="32"/>
                <w:szCs w:val="32"/>
              </w:rPr>
              <w:t xml:space="preserve"> </w:t>
            </w:r>
            <w:r w:rsidRPr="000A5A94">
              <w:rPr>
                <w:rFonts w:ascii="宋体" w:hAnsi="宋体" w:hint="eastAsia"/>
                <w:b/>
                <w:sz w:val="32"/>
                <w:szCs w:val="32"/>
              </w:rPr>
              <w:t>令</w:t>
            </w:r>
            <w:r w:rsidR="00150080">
              <w:rPr>
                <w:rFonts w:ascii="宋体" w:hAnsi="宋体" w:hint="eastAsia"/>
                <w:b/>
                <w:sz w:val="32"/>
                <w:szCs w:val="32"/>
              </w:rPr>
              <w:t xml:space="preserve"> </w:t>
            </w:r>
            <w:r w:rsidRPr="000A5A94">
              <w:rPr>
                <w:rFonts w:ascii="宋体" w:hAnsi="宋体" w:hint="eastAsia"/>
                <w:b/>
                <w:sz w:val="32"/>
                <w:szCs w:val="32"/>
              </w:rPr>
              <w:t>奎</w:t>
            </w:r>
          </w:p>
        </w:tc>
      </w:tr>
      <w:tr w:rsidR="00B96D79" w14:paraId="49D845CA" w14:textId="77777777" w:rsidTr="008B47B1">
        <w:tc>
          <w:tcPr>
            <w:tcW w:w="1843" w:type="dxa"/>
          </w:tcPr>
          <w:p w14:paraId="4435E443" w14:textId="4454E5A6" w:rsidR="00B96D79" w:rsidRDefault="00B96D79" w:rsidP="00FC45FA">
            <w:pPr>
              <w:spacing w:line="240" w:lineRule="auto"/>
            </w:pPr>
            <w:r w:rsidRPr="00092D46">
              <w:rPr>
                <w:rFonts w:ascii="宋体" w:hAnsi="宋体" w:hint="eastAsia"/>
                <w:b/>
                <w:sz w:val="32"/>
                <w:szCs w:val="32"/>
              </w:rPr>
              <w:t>学生姓名：</w:t>
            </w:r>
          </w:p>
        </w:tc>
        <w:tc>
          <w:tcPr>
            <w:tcW w:w="3402" w:type="dxa"/>
            <w:tcBorders>
              <w:top w:val="single" w:sz="8" w:space="0" w:color="auto"/>
              <w:bottom w:val="single" w:sz="8" w:space="0" w:color="auto"/>
            </w:tcBorders>
          </w:tcPr>
          <w:p w14:paraId="6282AA9D" w14:textId="062A2FF7" w:rsidR="00B96D79" w:rsidRPr="00B96D79" w:rsidRDefault="008B47B1" w:rsidP="00FC45FA">
            <w:pPr>
              <w:spacing w:line="240" w:lineRule="auto"/>
              <w:jc w:val="center"/>
            </w:pPr>
            <w:r w:rsidRPr="008B47B1">
              <w:rPr>
                <w:rFonts w:ascii="宋体" w:hAnsi="宋体" w:hint="eastAsia"/>
                <w:b/>
                <w:sz w:val="32"/>
                <w:szCs w:val="32"/>
              </w:rPr>
              <w:t>叶</w:t>
            </w:r>
            <w:r>
              <w:rPr>
                <w:rFonts w:ascii="宋体" w:hAnsi="宋体" w:hint="eastAsia"/>
                <w:b/>
                <w:sz w:val="32"/>
                <w:szCs w:val="32"/>
              </w:rPr>
              <w:t xml:space="preserve"> </w:t>
            </w:r>
            <w:r w:rsidRPr="008B47B1">
              <w:rPr>
                <w:rFonts w:ascii="宋体" w:hAnsi="宋体" w:hint="eastAsia"/>
                <w:b/>
                <w:sz w:val="32"/>
                <w:szCs w:val="32"/>
              </w:rPr>
              <w:t>小</w:t>
            </w:r>
            <w:r>
              <w:rPr>
                <w:rFonts w:ascii="宋体" w:hAnsi="宋体" w:hint="eastAsia"/>
                <w:b/>
                <w:sz w:val="32"/>
                <w:szCs w:val="32"/>
              </w:rPr>
              <w:t xml:space="preserve"> </w:t>
            </w:r>
            <w:r w:rsidRPr="008B47B1">
              <w:rPr>
                <w:rFonts w:ascii="宋体" w:hAnsi="宋体" w:hint="eastAsia"/>
                <w:b/>
                <w:sz w:val="32"/>
                <w:szCs w:val="32"/>
              </w:rPr>
              <w:t>川</w:t>
            </w:r>
          </w:p>
        </w:tc>
      </w:tr>
      <w:tr w:rsidR="00B96D79" w14:paraId="622EE876" w14:textId="77777777" w:rsidTr="008B47B1">
        <w:tc>
          <w:tcPr>
            <w:tcW w:w="1843" w:type="dxa"/>
          </w:tcPr>
          <w:p w14:paraId="08FA40C9" w14:textId="07FAD7F8" w:rsidR="00B96D79" w:rsidRDefault="00B96D79" w:rsidP="00FC45FA">
            <w:pPr>
              <w:spacing w:line="240" w:lineRule="auto"/>
            </w:pPr>
            <w:r w:rsidRPr="00092D46">
              <w:rPr>
                <w:rFonts w:ascii="宋体" w:hAnsi="宋体" w:hint="eastAsia"/>
                <w:b/>
                <w:sz w:val="32"/>
                <w:szCs w:val="32"/>
              </w:rPr>
              <w:t>学生学号：</w:t>
            </w:r>
          </w:p>
        </w:tc>
        <w:tc>
          <w:tcPr>
            <w:tcW w:w="3402" w:type="dxa"/>
            <w:tcBorders>
              <w:top w:val="single" w:sz="8" w:space="0" w:color="auto"/>
              <w:bottom w:val="single" w:sz="8" w:space="0" w:color="auto"/>
            </w:tcBorders>
          </w:tcPr>
          <w:p w14:paraId="03940FCD" w14:textId="072943FD" w:rsidR="00B96D79" w:rsidRPr="00B96D79" w:rsidRDefault="00B96D79" w:rsidP="00FC45FA">
            <w:pPr>
              <w:spacing w:line="240" w:lineRule="auto"/>
              <w:jc w:val="center"/>
            </w:pPr>
            <w:r w:rsidRPr="00B96D79">
              <w:rPr>
                <w:rFonts w:ascii="宋体" w:hAnsi="宋体" w:hint="eastAsia"/>
                <w:b/>
                <w:sz w:val="32"/>
                <w:szCs w:val="32"/>
              </w:rPr>
              <w:t>2</w:t>
            </w:r>
            <w:r w:rsidRPr="00B96D79">
              <w:rPr>
                <w:rFonts w:ascii="宋体" w:hAnsi="宋体"/>
                <w:b/>
                <w:sz w:val="32"/>
                <w:szCs w:val="32"/>
              </w:rPr>
              <w:t>02</w:t>
            </w:r>
            <w:r>
              <w:rPr>
                <w:rFonts w:ascii="宋体" w:hAnsi="宋体"/>
                <w:b/>
                <w:sz w:val="32"/>
                <w:szCs w:val="32"/>
              </w:rPr>
              <w:t>2</w:t>
            </w:r>
            <w:r w:rsidRPr="00B96D79">
              <w:rPr>
                <w:rFonts w:ascii="宋体" w:hAnsi="宋体"/>
                <w:b/>
                <w:sz w:val="32"/>
                <w:szCs w:val="32"/>
              </w:rPr>
              <w:t>2821401</w:t>
            </w:r>
            <w:r>
              <w:rPr>
                <w:rFonts w:ascii="宋体" w:hAnsi="宋体"/>
                <w:b/>
                <w:sz w:val="32"/>
                <w:szCs w:val="32"/>
              </w:rPr>
              <w:t>08</w:t>
            </w:r>
          </w:p>
        </w:tc>
      </w:tr>
      <w:tr w:rsidR="00B96D79" w14:paraId="286A3819" w14:textId="77777777" w:rsidTr="008B47B1">
        <w:tc>
          <w:tcPr>
            <w:tcW w:w="1843" w:type="dxa"/>
            <w:tcBorders>
              <w:bottom w:val="nil"/>
            </w:tcBorders>
          </w:tcPr>
          <w:p w14:paraId="3C98F186" w14:textId="3D3BE8AF" w:rsidR="00B96D79" w:rsidRDefault="00B96D79" w:rsidP="00FC45FA">
            <w:pPr>
              <w:spacing w:line="240" w:lineRule="auto"/>
            </w:pPr>
            <w:r w:rsidRPr="00092D46">
              <w:rPr>
                <w:rFonts w:ascii="宋体" w:hAnsi="宋体" w:hint="eastAsia"/>
                <w:b/>
                <w:sz w:val="32"/>
                <w:szCs w:val="32"/>
              </w:rPr>
              <w:t>学</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院：</w:t>
            </w:r>
          </w:p>
        </w:tc>
        <w:tc>
          <w:tcPr>
            <w:tcW w:w="3402" w:type="dxa"/>
            <w:tcBorders>
              <w:top w:val="single" w:sz="8" w:space="0" w:color="auto"/>
              <w:bottom w:val="single" w:sz="8" w:space="0" w:color="auto"/>
            </w:tcBorders>
          </w:tcPr>
          <w:p w14:paraId="527688C8" w14:textId="0A7151F6" w:rsidR="00B96D79" w:rsidRPr="00B96D79" w:rsidRDefault="00B96D79" w:rsidP="00FC45FA">
            <w:pPr>
              <w:spacing w:line="240" w:lineRule="auto"/>
              <w:jc w:val="center"/>
            </w:pPr>
            <w:r w:rsidRPr="00B96D79">
              <w:rPr>
                <w:rFonts w:ascii="宋体" w:hAnsi="宋体" w:hint="eastAsia"/>
                <w:b/>
                <w:sz w:val="32"/>
                <w:szCs w:val="32"/>
              </w:rPr>
              <w:t>测 绘 学 院</w:t>
            </w:r>
          </w:p>
        </w:tc>
      </w:tr>
      <w:tr w:rsidR="00B96D79" w14:paraId="5F169197" w14:textId="77777777" w:rsidTr="008B47B1">
        <w:tc>
          <w:tcPr>
            <w:tcW w:w="1843" w:type="dxa"/>
            <w:tcBorders>
              <w:bottom w:val="nil"/>
            </w:tcBorders>
          </w:tcPr>
          <w:p w14:paraId="0DF6EFF3" w14:textId="3E5A6621" w:rsidR="00B96D79" w:rsidRDefault="00B96D79" w:rsidP="00FC45FA">
            <w:pPr>
              <w:spacing w:line="240" w:lineRule="auto"/>
            </w:pPr>
            <w:r w:rsidRPr="00092D46">
              <w:rPr>
                <w:rFonts w:ascii="宋体" w:hAnsi="宋体" w:hint="eastAsia"/>
                <w:b/>
                <w:sz w:val="32"/>
                <w:szCs w:val="32"/>
              </w:rPr>
              <w:t>专</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业：</w:t>
            </w:r>
          </w:p>
        </w:tc>
        <w:tc>
          <w:tcPr>
            <w:tcW w:w="3402" w:type="dxa"/>
            <w:tcBorders>
              <w:top w:val="single" w:sz="8" w:space="0" w:color="auto"/>
              <w:bottom w:val="single" w:sz="8" w:space="0" w:color="auto"/>
            </w:tcBorders>
          </w:tcPr>
          <w:p w14:paraId="55600116" w14:textId="386212D3" w:rsidR="00B96D79" w:rsidRPr="00B96D79" w:rsidRDefault="00B96D79" w:rsidP="00FC45FA">
            <w:pPr>
              <w:spacing w:line="240" w:lineRule="auto"/>
              <w:jc w:val="center"/>
            </w:pPr>
            <w:r w:rsidRPr="00B96D79">
              <w:rPr>
                <w:rFonts w:ascii="宋体" w:hAnsi="宋体" w:hint="eastAsia"/>
                <w:b/>
                <w:sz w:val="32"/>
                <w:szCs w:val="32"/>
              </w:rPr>
              <w:t>资 源 与 环 境</w:t>
            </w:r>
          </w:p>
        </w:tc>
      </w:tr>
    </w:tbl>
    <w:p w14:paraId="6165721C" w14:textId="77777777" w:rsidR="006538A2" w:rsidRDefault="006538A2" w:rsidP="00FC45FA">
      <w:pPr>
        <w:spacing w:line="240" w:lineRule="auto"/>
        <w:ind w:firstLine="420"/>
      </w:pPr>
    </w:p>
    <w:p w14:paraId="0BD77C3C" w14:textId="77777777" w:rsidR="006538A2" w:rsidRDefault="006538A2" w:rsidP="00FC45FA">
      <w:pPr>
        <w:spacing w:line="240" w:lineRule="auto"/>
        <w:ind w:firstLine="420"/>
      </w:pPr>
    </w:p>
    <w:p w14:paraId="2991509A" w14:textId="77777777" w:rsidR="006538A2" w:rsidRDefault="006538A2" w:rsidP="00FC45FA">
      <w:pPr>
        <w:spacing w:line="240" w:lineRule="auto"/>
        <w:ind w:firstLine="420"/>
      </w:pPr>
    </w:p>
    <w:p w14:paraId="46CDDE2A" w14:textId="77777777" w:rsidR="006538A2" w:rsidRDefault="006538A2" w:rsidP="00FC45FA">
      <w:pPr>
        <w:spacing w:line="240" w:lineRule="auto"/>
        <w:ind w:firstLine="420"/>
      </w:pPr>
    </w:p>
    <w:p w14:paraId="62D0D044" w14:textId="77777777" w:rsidR="006538A2" w:rsidRDefault="006538A2" w:rsidP="00FC45FA">
      <w:pPr>
        <w:spacing w:line="240" w:lineRule="auto"/>
        <w:ind w:firstLine="420"/>
      </w:pPr>
    </w:p>
    <w:p w14:paraId="39437227" w14:textId="07C3DA7F" w:rsidR="00120158" w:rsidRPr="00662CFC" w:rsidRDefault="00120158" w:rsidP="00FC45FA">
      <w:pPr>
        <w:spacing w:line="240" w:lineRule="auto"/>
        <w:jc w:val="center"/>
        <w:rPr>
          <w:sz w:val="32"/>
          <w:szCs w:val="32"/>
        </w:rPr>
      </w:pPr>
      <w:r w:rsidRPr="00662CFC">
        <w:rPr>
          <w:rFonts w:hint="eastAsia"/>
          <w:sz w:val="32"/>
          <w:szCs w:val="32"/>
        </w:rPr>
        <w:t>二零二</w:t>
      </w:r>
      <w:r>
        <w:rPr>
          <w:rFonts w:hint="eastAsia"/>
          <w:sz w:val="32"/>
          <w:szCs w:val="32"/>
        </w:rPr>
        <w:t>二</w:t>
      </w:r>
      <w:r w:rsidRPr="00662CFC">
        <w:rPr>
          <w:rFonts w:hint="eastAsia"/>
          <w:sz w:val="32"/>
          <w:szCs w:val="32"/>
        </w:rPr>
        <w:t>年十一月</w:t>
      </w:r>
    </w:p>
    <w:p w14:paraId="4F5702F5" w14:textId="77777777" w:rsidR="006538A2" w:rsidRDefault="006538A2" w:rsidP="00FC45FA">
      <w:pPr>
        <w:spacing w:line="240" w:lineRule="auto"/>
        <w:ind w:firstLine="420"/>
      </w:pPr>
    </w:p>
    <w:p w14:paraId="5819593A" w14:textId="77777777" w:rsidR="006538A2" w:rsidRDefault="00A76FD7" w:rsidP="00FC45FA">
      <w:pPr>
        <w:spacing w:line="240" w:lineRule="auto"/>
      </w:pPr>
      <w:r>
        <w:rPr>
          <w:noProof/>
        </w:rPr>
        <mc:AlternateContent>
          <mc:Choice Requires="wps">
            <w:drawing>
              <wp:anchor distT="0" distB="0" distL="114300" distR="114300" simplePos="0" relativeHeight="251667456" behindDoc="0" locked="0" layoutInCell="1" allowOverlap="1" wp14:anchorId="544DD2DA" wp14:editId="489ED361">
                <wp:simplePos x="0" y="0"/>
                <wp:positionH relativeFrom="margin">
                  <wp:posOffset>1126800</wp:posOffset>
                </wp:positionH>
                <wp:positionV relativeFrom="paragraph">
                  <wp:posOffset>235404</wp:posOffset>
                </wp:positionV>
                <wp:extent cx="2341880" cy="574040"/>
                <wp:effectExtent l="0" t="0" r="1270" b="0"/>
                <wp:wrapNone/>
                <wp:docPr id="207" name="文本框 207"/>
                <wp:cNvGraphicFramePr/>
                <a:graphic xmlns:a="http://schemas.openxmlformats.org/drawingml/2006/main">
                  <a:graphicData uri="http://schemas.microsoft.com/office/word/2010/wordprocessingShape">
                    <wps:wsp>
                      <wps:cNvSpPr txBox="1"/>
                      <wps:spPr>
                        <a:xfrm>
                          <a:off x="0" y="0"/>
                          <a:ext cx="2341880" cy="574040"/>
                        </a:xfrm>
                        <a:prstGeom prst="rect">
                          <a:avLst/>
                        </a:prstGeom>
                        <a:solidFill>
                          <a:schemeClr val="lt1"/>
                        </a:solidFill>
                        <a:ln w="6350">
                          <a:noFill/>
                        </a:ln>
                      </wps:spPr>
                      <wps:txbx>
                        <w:txbxContent>
                          <w:p w14:paraId="405BFE41" w14:textId="380F2D23" w:rsidR="005460AA" w:rsidRPr="00662CFC" w:rsidRDefault="005460AA" w:rsidP="00A76FD7">
                            <w:pPr>
                              <w:ind w:firstLine="560"/>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44DD2DA" id="_x0000_t202" coordsize="21600,21600" o:spt="202" path="m,l,21600r21600,l21600,xe">
                <v:stroke joinstyle="miter"/>
                <v:path gradientshapeok="t" o:connecttype="rect"/>
              </v:shapetype>
              <v:shape id="文本框 207" o:spid="_x0000_s1026" type="#_x0000_t202" style="position:absolute;left:0;text-align:left;margin-left:88.7pt;margin-top:18.55pt;width:184.4pt;height:45.2pt;z-index:251667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" fillcolor="white [3201]" stroked="f" strokeweight=".5pt">
                <v:textbox>
                  <w:txbxContent>
                    <w:p w14:paraId="405BFE41" w14:textId="380F2D23" w:rsidR="005460AA" w:rsidRPr="00662CFC" w:rsidRDefault="005460AA" w:rsidP="00A76FD7">
                      <w:pPr>
                        <w:ind w:firstLine="560"/>
                        <w:rPr>
                          <w:sz w:val="32"/>
                          <w:szCs w:val="32"/>
                        </w:rPr>
                      </w:pPr>
                    </w:p>
                  </w:txbxContent>
                </v:textbox>
                <w10:wrap anchorx="margin"/>
              </v:shape>
            </w:pict>
          </mc:Fallback>
        </mc:AlternateContent>
      </w:r>
    </w:p>
    <w:p w14:paraId="5F80F94F" w14:textId="77777777" w:rsidR="006538A2" w:rsidRDefault="006538A2" w:rsidP="00FC45FA">
      <w:pPr>
        <w:spacing w:line="240" w:lineRule="auto"/>
      </w:pPr>
    </w:p>
    <w:p w14:paraId="71E93379" w14:textId="77777777" w:rsidR="006538A2" w:rsidRDefault="006538A2" w:rsidP="00FC45FA">
      <w:pPr>
        <w:spacing w:line="240" w:lineRule="auto"/>
        <w:sectPr w:rsidR="006538A2">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pPr>
    </w:p>
    <w:p w14:paraId="1A6898C1" w14:textId="220D77F6" w:rsidR="004A13A4" w:rsidRPr="00C773D0" w:rsidRDefault="00F0133C" w:rsidP="00C70228">
      <w:pPr>
        <w:pStyle w:val="1"/>
      </w:pPr>
      <w:r w:rsidRPr="00C773D0">
        <w:rPr>
          <w:rFonts w:hint="eastAsia"/>
        </w:rPr>
        <w:lastRenderedPageBreak/>
        <w:t>自动驾驶中</w:t>
      </w:r>
      <w:r w:rsidR="00C95B8C" w:rsidRPr="00C773D0">
        <w:rPr>
          <w:rFonts w:hint="eastAsia"/>
        </w:rPr>
        <w:t>的</w:t>
      </w:r>
      <w:r w:rsidR="00C70228">
        <w:rPr>
          <w:rFonts w:hint="eastAsia"/>
        </w:rPr>
        <w:t>工程伦理</w:t>
      </w:r>
    </w:p>
    <w:p w14:paraId="39B8D7E4" w14:textId="46F68663" w:rsidR="004A13A4" w:rsidRDefault="004A13A4" w:rsidP="00FC45FA">
      <w:pPr>
        <w:spacing w:line="240" w:lineRule="auto"/>
        <w:rPr>
          <w:b/>
        </w:rPr>
      </w:pPr>
      <w:r>
        <w:rPr>
          <w:rFonts w:hint="eastAsia"/>
          <w:b/>
        </w:rPr>
        <w:t>摘要：</w:t>
      </w:r>
      <w:r w:rsidR="00335E7A" w:rsidRPr="00335E7A">
        <w:rPr>
          <w:rFonts w:hint="eastAsia"/>
        </w:rPr>
        <w:t>随着互联网的不断普及，大数据已经成为当前阶段信息技术发展的重点领域。在大数据时代下，数据是一种十分重要的资源形式</w:t>
      </w:r>
      <w:r w:rsidR="00B0019A">
        <w:rPr>
          <w:rFonts w:hint="eastAsia"/>
        </w:rPr>
        <w:t>，点云作为测绘领域的大数据，因</w:t>
      </w:r>
      <w:r w:rsidR="00B0019A" w:rsidRPr="00B0019A">
        <w:rPr>
          <w:rFonts w:hint="eastAsia"/>
        </w:rPr>
        <w:t>其非接触性、快速、高密度、真实还原物体三维形态的优点</w:t>
      </w:r>
      <w:r w:rsidR="00B0019A">
        <w:rPr>
          <w:rFonts w:hint="eastAsia"/>
        </w:rPr>
        <w:t>在各个领域的应用越来越广泛，特别是在自动驾驶</w:t>
      </w:r>
      <w:r w:rsidR="006A2799">
        <w:rPr>
          <w:rFonts w:hint="eastAsia"/>
        </w:rPr>
        <w:t>中</w:t>
      </w:r>
      <w:r w:rsidR="00471283">
        <w:rPr>
          <w:rFonts w:hint="eastAsia"/>
        </w:rPr>
        <w:t>的应用</w:t>
      </w:r>
      <w:r w:rsidR="00B0019A">
        <w:rPr>
          <w:rFonts w:hint="eastAsia"/>
        </w:rPr>
        <w:t>。</w:t>
      </w:r>
      <w:r w:rsidR="006A2799">
        <w:rPr>
          <w:rFonts w:hint="eastAsia"/>
        </w:rPr>
        <w:t>本文</w:t>
      </w:r>
      <w:r w:rsidR="00471283">
        <w:rPr>
          <w:rFonts w:hint="eastAsia"/>
        </w:rPr>
        <w:t>基于</w:t>
      </w:r>
      <w:r w:rsidR="00AC1D9C">
        <w:rPr>
          <w:rFonts w:hint="eastAsia"/>
        </w:rPr>
        <w:t>大数据时代背景</w:t>
      </w:r>
      <w:r w:rsidR="00471283">
        <w:rPr>
          <w:rFonts w:hint="eastAsia"/>
        </w:rPr>
        <w:t>，</w:t>
      </w:r>
      <w:r w:rsidR="006A2799">
        <w:rPr>
          <w:rFonts w:hint="eastAsia"/>
        </w:rPr>
        <w:t>简析</w:t>
      </w:r>
      <w:r w:rsidR="00471283">
        <w:rPr>
          <w:rFonts w:hint="eastAsia"/>
        </w:rPr>
        <w:t>点云的</w:t>
      </w:r>
      <w:r w:rsidR="00734D4F">
        <w:rPr>
          <w:rFonts w:hint="eastAsia"/>
        </w:rPr>
        <w:t>具体应用</w:t>
      </w:r>
      <w:r w:rsidR="00471283">
        <w:rPr>
          <w:rFonts w:hint="eastAsia"/>
        </w:rPr>
        <w:t>。</w:t>
      </w:r>
    </w:p>
    <w:p w14:paraId="033F0D04" w14:textId="442D989E" w:rsidR="004A13A4" w:rsidRDefault="004A13A4" w:rsidP="00FC45FA">
      <w:pPr>
        <w:spacing w:line="240" w:lineRule="auto"/>
      </w:pPr>
      <w:r w:rsidRPr="004A13A4">
        <w:rPr>
          <w:rFonts w:hint="eastAsia"/>
          <w:b/>
        </w:rPr>
        <w:t>关键词</w:t>
      </w:r>
      <w:r>
        <w:rPr>
          <w:rFonts w:hint="eastAsia"/>
        </w:rPr>
        <w:t>：</w:t>
      </w:r>
      <w:r w:rsidR="00F81D13">
        <w:rPr>
          <w:rFonts w:hint="eastAsia"/>
        </w:rPr>
        <w:t>大数据时代</w:t>
      </w:r>
      <w:r w:rsidR="00F81D13">
        <w:rPr>
          <w:rFonts w:hint="eastAsia"/>
        </w:rPr>
        <w:t xml:space="preserve"> </w:t>
      </w:r>
      <w:r w:rsidR="00F81D13">
        <w:rPr>
          <w:rFonts w:hint="eastAsia"/>
        </w:rPr>
        <w:t>点云</w:t>
      </w:r>
      <w:r w:rsidR="00F81D13">
        <w:rPr>
          <w:rFonts w:hint="eastAsia"/>
        </w:rPr>
        <w:t xml:space="preserve"> </w:t>
      </w:r>
      <w:r w:rsidR="00F81D13">
        <w:rPr>
          <w:rFonts w:hint="eastAsia"/>
        </w:rPr>
        <w:t>交通</w:t>
      </w:r>
      <w:r w:rsidR="00F81D13">
        <w:rPr>
          <w:rFonts w:hint="eastAsia"/>
        </w:rPr>
        <w:t xml:space="preserve"> </w:t>
      </w:r>
      <w:r w:rsidR="00F81D13">
        <w:rPr>
          <w:rFonts w:hint="eastAsia"/>
        </w:rPr>
        <w:t>自动驾驶</w:t>
      </w:r>
      <w:r w:rsidR="00F81D13">
        <w:rPr>
          <w:rFonts w:hint="eastAsia"/>
        </w:rPr>
        <w:t xml:space="preserve"> </w:t>
      </w:r>
    </w:p>
    <w:p w14:paraId="24E2F4FF" w14:textId="77777777" w:rsidR="004A13A4" w:rsidRDefault="006A4B2A" w:rsidP="00FC45FA">
      <w:pPr>
        <w:pStyle w:val="2"/>
        <w:spacing w:before="312" w:after="312" w:line="240" w:lineRule="auto"/>
      </w:pPr>
      <w:r>
        <w:rPr>
          <w:rFonts w:hint="eastAsia"/>
        </w:rPr>
        <w:t>1</w:t>
      </w:r>
      <w:r w:rsidR="00E20D58">
        <w:t xml:space="preserve"> </w:t>
      </w:r>
      <w:r w:rsidR="00C63FBA">
        <w:rPr>
          <w:rFonts w:hint="eastAsia"/>
        </w:rPr>
        <w:t>引言</w:t>
      </w:r>
    </w:p>
    <w:p w14:paraId="31DDAA5D" w14:textId="0D5EA4BD" w:rsidR="002B5CA5" w:rsidRDefault="00EA7C66" w:rsidP="00FC45FA">
      <w:pPr>
        <w:spacing w:line="240" w:lineRule="auto"/>
        <w:ind w:firstLine="420"/>
      </w:pPr>
      <w:r>
        <w:rPr>
          <w:rFonts w:hint="eastAsia"/>
        </w:rPr>
        <w:t>大数据（</w:t>
      </w:r>
      <w:r>
        <w:rPr>
          <w:rFonts w:hint="eastAsia"/>
        </w:rPr>
        <w:t>Big Data</w:t>
      </w:r>
      <w:r>
        <w:rPr>
          <w:rFonts w:hint="eastAsia"/>
        </w:rPr>
        <w:t>），是一门专注于对大量的、频繁产生于不同信息源的数据进行存储、处理和分析的学科。</w:t>
      </w:r>
      <w:r w:rsidR="0003368B">
        <w:rPr>
          <w:rFonts w:hint="eastAsia"/>
        </w:rPr>
        <w:t>其内涵</w:t>
      </w:r>
      <w:r>
        <w:rPr>
          <w:rFonts w:hint="eastAsia"/>
        </w:rPr>
        <w:t>是指无法在一定时间范围内用常规软件工具进行捕捉、管理和处理的数据集合，是需要新处理模式才能具有更强的决策力、洞察发现力和流程优化能力的海量、高增长率和多样化的信息资产。</w:t>
      </w:r>
      <w:r w:rsidR="007F4587" w:rsidRPr="007F4587">
        <w:rPr>
          <w:rFonts w:hint="eastAsia"/>
        </w:rPr>
        <w:t>21</w:t>
      </w:r>
      <w:r w:rsidR="007F4587" w:rsidRPr="007F4587">
        <w:rPr>
          <w:rFonts w:hint="eastAsia"/>
        </w:rPr>
        <w:t>世纪以来</w:t>
      </w:r>
      <w:r w:rsidR="007F4587" w:rsidRPr="007F4587">
        <w:rPr>
          <w:rFonts w:hint="eastAsia"/>
        </w:rPr>
        <w:t>,</w:t>
      </w:r>
      <w:r w:rsidR="007F4587" w:rsidRPr="007F4587">
        <w:rPr>
          <w:rFonts w:hint="eastAsia"/>
        </w:rPr>
        <w:t>随着全球信息化与工业化的高度集成发展</w:t>
      </w:r>
      <w:r w:rsidR="007F4587" w:rsidRPr="007F4587">
        <w:rPr>
          <w:rFonts w:hint="eastAsia"/>
        </w:rPr>
        <w:t>,</w:t>
      </w:r>
      <w:r w:rsidR="007F4587" w:rsidRPr="007F4587">
        <w:rPr>
          <w:rFonts w:hint="eastAsia"/>
        </w:rPr>
        <w:t>出现了物联网和云计算</w:t>
      </w:r>
      <w:r w:rsidR="007F4587" w:rsidRPr="007F4587">
        <w:rPr>
          <w:rFonts w:hint="eastAsia"/>
        </w:rPr>
        <w:t>,</w:t>
      </w:r>
      <w:r w:rsidR="007F4587" w:rsidRPr="007F4587">
        <w:rPr>
          <w:rFonts w:hint="eastAsia"/>
        </w:rPr>
        <w:t>人类进入了大数据时代</w:t>
      </w:r>
      <w:r w:rsidR="00B530AB">
        <w:fldChar w:fldCharType="begin"/>
      </w:r>
      <w:r w:rsidR="00B530AB">
        <w:instrText xml:space="preserve"> ADDIN ZOTERO_ITEM CSL_CITATION {"citationID":"DfCaBG6W","properties":{"formattedCitation":"\\super [1]\\nosupersub{}","plainCitation":"[1]","noteIndex":0},"citationItems":[{"id":1,"uris":["http://zotero.org/users/local/Kvgira5A/items/8XBJC63P"],"itemData</w:instrText>
      </w:r>
      <w:r w:rsidR="00B530AB">
        <w:rPr>
          <w:rFonts w:hint="eastAsia"/>
        </w:rPr>
        <w:instrText>":{"id":1,"type":"article-journal","abstract":"20</w:instrText>
      </w:r>
      <w:r w:rsidR="00B530AB">
        <w:rPr>
          <w:rFonts w:hint="eastAsia"/>
        </w:rPr>
        <w:instrText>世纪</w:instrText>
      </w:r>
      <w:r w:rsidR="00B530AB">
        <w:rPr>
          <w:rFonts w:hint="eastAsia"/>
        </w:rPr>
        <w:instrText>90</w:instrText>
      </w:r>
      <w:r w:rsidR="00B530AB">
        <w:rPr>
          <w:rFonts w:hint="eastAsia"/>
        </w:rPr>
        <w:instrText>年代</w:instrText>
      </w:r>
      <w:r w:rsidR="00B530AB">
        <w:rPr>
          <w:rFonts w:hint="eastAsia"/>
        </w:rPr>
        <w:instrText>,</w:instrText>
      </w:r>
      <w:r w:rsidR="00B530AB">
        <w:rPr>
          <w:rFonts w:hint="eastAsia"/>
        </w:rPr>
        <w:instrText>随着全球信息化和互联网的推进</w:instrText>
      </w:r>
      <w:r w:rsidR="00B530AB">
        <w:rPr>
          <w:rFonts w:hint="eastAsia"/>
        </w:rPr>
        <w:instrText>,</w:instrText>
      </w:r>
      <w:r w:rsidR="00B530AB">
        <w:rPr>
          <w:rFonts w:hint="eastAsia"/>
        </w:rPr>
        <w:instrText>地球空间信息学应运而生</w:instrText>
      </w:r>
      <w:r w:rsidR="00B530AB">
        <w:rPr>
          <w:rFonts w:hint="eastAsia"/>
        </w:rPr>
        <w:instrText>,</w:instrText>
      </w:r>
      <w:r w:rsidR="00B530AB">
        <w:rPr>
          <w:rFonts w:hint="eastAsia"/>
        </w:rPr>
        <w:instrText>推动了数字地球和数字城市的建设。</w:instrText>
      </w:r>
      <w:r w:rsidR="00B530AB">
        <w:rPr>
          <w:rFonts w:hint="eastAsia"/>
        </w:rPr>
        <w:instrText>21</w:instrText>
      </w:r>
      <w:r w:rsidR="00B530AB">
        <w:rPr>
          <w:rFonts w:hint="eastAsia"/>
        </w:rPr>
        <w:instrText>世纪以来</w:instrText>
      </w:r>
      <w:r w:rsidR="00B530AB">
        <w:rPr>
          <w:rFonts w:hint="eastAsia"/>
        </w:rPr>
        <w:instrText>,</w:instrText>
      </w:r>
      <w:r w:rsidR="00B530AB">
        <w:rPr>
          <w:rFonts w:hint="eastAsia"/>
        </w:rPr>
        <w:instrText>随着全球信息化与工业化的高度集成发展</w:instrText>
      </w:r>
      <w:r w:rsidR="00B530AB">
        <w:rPr>
          <w:rFonts w:hint="eastAsia"/>
        </w:rPr>
        <w:instrText>,</w:instrText>
      </w:r>
      <w:r w:rsidR="00B530AB">
        <w:rPr>
          <w:rFonts w:hint="eastAsia"/>
        </w:rPr>
        <w:instrText>出现了物联网和云计算</w:instrText>
      </w:r>
      <w:r w:rsidR="00B530AB">
        <w:rPr>
          <w:rFonts w:hint="eastAsia"/>
        </w:rPr>
        <w:instrText>,</w:instrText>
      </w:r>
      <w:r w:rsidR="00B530AB">
        <w:rPr>
          <w:rFonts w:hint="eastAsia"/>
        </w:rPr>
        <w:instrText>人类进入了大数据时代。本文论述大数据时代地球空间信息学的特点</w:instrText>
      </w:r>
      <w:r w:rsidR="00B530AB">
        <w:rPr>
          <w:rFonts w:hint="eastAsia"/>
        </w:rPr>
        <w:instrText>(</w:instrText>
      </w:r>
      <w:r w:rsidR="00B530AB">
        <w:rPr>
          <w:rFonts w:hint="eastAsia"/>
        </w:rPr>
        <w:instrText>无所不在、多维动态、互联网</w:instrText>
      </w:r>
      <w:r w:rsidR="00B530AB">
        <w:rPr>
          <w:rFonts w:hint="eastAsia"/>
        </w:rPr>
        <w:instrText>+</w:instrText>
      </w:r>
      <w:r w:rsidR="00B530AB">
        <w:rPr>
          <w:rFonts w:hint="eastAsia"/>
        </w:rPr>
        <w:instrText>网络化、全自动与实时化、从感知到认知、众包与自发地理信息、面向服务</w:instrText>
      </w:r>
      <w:r w:rsidR="00B530AB">
        <w:rPr>
          <w:rFonts w:hint="eastAsia"/>
        </w:rPr>
        <w:instrText>)</w:instrText>
      </w:r>
      <w:r w:rsidR="00B530AB">
        <w:rPr>
          <w:rFonts w:hint="eastAsia"/>
        </w:rPr>
        <w:instrText>和必须解决的主要关键技术问题</w:instrText>
      </w:r>
      <w:r w:rsidR="00B530AB">
        <w:rPr>
          <w:rFonts w:hint="eastAsia"/>
        </w:rPr>
        <w:instrText>(</w:instrText>
      </w:r>
      <w:r w:rsidR="00B530AB">
        <w:rPr>
          <w:rFonts w:hint="eastAsia"/>
        </w:rPr>
        <w:instrText>全球空天地一体化的非线性地球参考框架构建技术、星基导航增强技术、天地一体化网络通信技术、多源成像数据在轨处理技术、天基信息智能终端服务技术、天基资源调度与网络安全、基于载荷的多功能卫星平台设计与研制</w:instrText>
      </w:r>
      <w:r w:rsidR="00B530AB">
        <w:rPr>
          <w:rFonts w:hint="eastAsia"/>
        </w:rPr>
        <w:instrText>)</w:instrText>
      </w:r>
      <w:r w:rsidR="00B530AB">
        <w:rPr>
          <w:rFonts w:hint="eastAsia"/>
        </w:rPr>
        <w:instrText>。本文最后给出大数据时代地球空间信</w:instrText>
      </w:r>
      <w:r w:rsidR="00B530AB">
        <w:rPr>
          <w:rFonts w:hint="eastAsia"/>
        </w:rPr>
        <w:instrText>...","container-title":"</w:instrText>
      </w:r>
      <w:r w:rsidR="00B530AB">
        <w:rPr>
          <w:rFonts w:hint="eastAsia"/>
        </w:rPr>
        <w:instrText>测绘学报</w:instrText>
      </w:r>
      <w:r w:rsidR="00B530AB">
        <w:rPr>
          <w:rFonts w:hint="eastAsia"/>
        </w:rPr>
        <w:instrText>","ISSN":"1001-1595","issue":"04","language":"</w:instrText>
      </w:r>
      <w:r w:rsidR="00B530AB">
        <w:rPr>
          <w:rFonts w:hint="eastAsia"/>
        </w:rPr>
        <w:instrText>中文</w:instrText>
      </w:r>
      <w:r w:rsidR="00B530AB">
        <w:rPr>
          <w:rFonts w:hint="eastAsia"/>
        </w:rPr>
        <w:instrText>;","page":"379-384","source":"CNKI","title":"</w:instrText>
      </w:r>
      <w:r w:rsidR="00B530AB">
        <w:rPr>
          <w:rFonts w:hint="eastAsia"/>
        </w:rPr>
        <w:instrText>展望大数据时代的地球空间信息学</w:instrText>
      </w:r>
      <w:r w:rsidR="00B530AB">
        <w:rPr>
          <w:rFonts w:hint="eastAsia"/>
        </w:rPr>
        <w:instrText>","volume":"45","author":[{"family":"</w:instrText>
      </w:r>
      <w:r w:rsidR="00B530AB">
        <w:rPr>
          <w:rFonts w:hint="eastAsia"/>
        </w:rPr>
        <w:instrText>李</w:instrText>
      </w:r>
      <w:r w:rsidR="00B530AB">
        <w:rPr>
          <w:rFonts w:hint="eastAsia"/>
        </w:rPr>
        <w:instrText>","given":"</w:instrText>
      </w:r>
      <w:r w:rsidR="00B530AB">
        <w:rPr>
          <w:rFonts w:hint="eastAsia"/>
        </w:rPr>
        <w:instrText>德仁</w:instrText>
      </w:r>
      <w:r w:rsidR="00B530AB">
        <w:rPr>
          <w:rFonts w:hint="eastAsia"/>
        </w:rPr>
        <w:instrText xml:space="preserve">"}],"issued":{"date-parts":[["2016"]]}}}],"schema":"https://github.com/citation-style-language/schema/raw/master/csl-citation.json"} </w:instrText>
      </w:r>
      <w:r w:rsidR="00B530AB">
        <w:fldChar w:fldCharType="separate"/>
      </w:r>
      <w:r w:rsidR="00B530AB" w:rsidRPr="00B530AB">
        <w:rPr>
          <w:rFonts w:cs="Times New Roman"/>
          <w:kern w:val="0"/>
          <w:szCs w:val="24"/>
          <w:vertAlign w:val="superscript"/>
        </w:rPr>
        <w:t>[1]</w:t>
      </w:r>
      <w:r w:rsidR="00B530AB">
        <w:fldChar w:fldCharType="end"/>
      </w:r>
      <w:r w:rsidR="007F4587" w:rsidRPr="007F4587">
        <w:rPr>
          <w:rFonts w:hint="eastAsia"/>
        </w:rPr>
        <w:t>。</w:t>
      </w:r>
    </w:p>
    <w:p w14:paraId="76318C1D" w14:textId="77777777" w:rsidR="00A26D54" w:rsidRDefault="00215B26" w:rsidP="00FC45FA">
      <w:pPr>
        <w:spacing w:line="240" w:lineRule="auto"/>
        <w:ind w:firstLine="420"/>
        <w:rPr>
          <w:rFonts w:ascii="Helvetica" w:hAnsi="Helvetica" w:cs="Helvetica"/>
          <w:color w:val="333333"/>
          <w:szCs w:val="21"/>
          <w:shd w:val="clear" w:color="auto" w:fill="FFFFFF"/>
        </w:rPr>
      </w:pPr>
      <w:r w:rsidRPr="00215B26">
        <w:rPr>
          <w:rFonts w:hint="eastAsia"/>
        </w:rPr>
        <w:t>大数据时代是当前测绘发展面临的新时代背景</w:t>
      </w:r>
      <w:r w:rsidRPr="00215B26">
        <w:rPr>
          <w:rFonts w:hint="eastAsia"/>
        </w:rPr>
        <w:t xml:space="preserve">, </w:t>
      </w:r>
      <w:r w:rsidRPr="00215B26">
        <w:rPr>
          <w:rFonts w:hint="eastAsia"/>
        </w:rPr>
        <w:t>在此背景下</w:t>
      </w:r>
      <w:r w:rsidRPr="00215B26">
        <w:rPr>
          <w:rFonts w:hint="eastAsia"/>
        </w:rPr>
        <w:t xml:space="preserve">, </w:t>
      </w:r>
      <w:r w:rsidRPr="00215B26">
        <w:rPr>
          <w:rFonts w:hint="eastAsia"/>
        </w:rPr>
        <w:t>数据采集方式多样化</w:t>
      </w:r>
      <w:r w:rsidR="00911EC8">
        <w:rPr>
          <w:rFonts w:hint="eastAsia"/>
        </w:rPr>
        <w:t>，</w:t>
      </w:r>
      <w:r w:rsidR="00C63FBA" w:rsidRPr="00C63FBA">
        <w:rPr>
          <w:rFonts w:hint="eastAsia"/>
        </w:rPr>
        <w:t>与传统全站仪、</w:t>
      </w:r>
      <w:r w:rsidR="00C63FBA" w:rsidRPr="00C63FBA">
        <w:rPr>
          <w:rFonts w:hint="eastAsia"/>
        </w:rPr>
        <w:t>RTK</w:t>
      </w:r>
      <w:r w:rsidR="00C63FBA" w:rsidRPr="00C63FBA">
        <w:rPr>
          <w:rFonts w:hint="eastAsia"/>
        </w:rPr>
        <w:t>相比，</w:t>
      </w:r>
      <w:bookmarkStart w:id="0" w:name="_Hlk87028109"/>
      <w:r w:rsidR="00C63FBA" w:rsidRPr="00C63FBA">
        <w:rPr>
          <w:rFonts w:hint="eastAsia"/>
        </w:rPr>
        <w:t>三维激光扫描仪和倾斜摄影采集方法</w:t>
      </w:r>
      <w:bookmarkEnd w:id="0"/>
      <w:r w:rsidR="00C63FBA" w:rsidRPr="00C63FBA">
        <w:rPr>
          <w:rFonts w:hint="eastAsia"/>
        </w:rPr>
        <w:t>，更像是测绘领域中的大数据，这两种方式采集的是全要素数据，更像是大数据概念中的样本等于全体。</w:t>
      </w:r>
      <w:r w:rsidR="002509BB">
        <w:rPr>
          <w:rFonts w:hint="eastAsia"/>
        </w:rPr>
        <w:t>通过</w:t>
      </w:r>
      <w:r w:rsidR="002509BB" w:rsidRPr="002509BB">
        <w:rPr>
          <w:rFonts w:hint="eastAsia"/>
        </w:rPr>
        <w:t>三维激光扫描</w:t>
      </w:r>
      <w:r w:rsidR="002509BB">
        <w:rPr>
          <w:rFonts w:hint="eastAsia"/>
        </w:rPr>
        <w:t>技术</w:t>
      </w:r>
      <w:r w:rsidR="002509BB" w:rsidRPr="002509BB">
        <w:rPr>
          <w:rFonts w:hint="eastAsia"/>
        </w:rPr>
        <w:t>和倾斜摄影采集</w:t>
      </w:r>
      <w:r w:rsidR="002509BB">
        <w:rPr>
          <w:rFonts w:hint="eastAsia"/>
        </w:rPr>
        <w:t>方法获得的数据</w:t>
      </w:r>
      <w:r w:rsidR="002230F6">
        <w:rPr>
          <w:rFonts w:hint="eastAsia"/>
        </w:rPr>
        <w:t>是</w:t>
      </w:r>
      <w:r w:rsidR="002230F6">
        <w:rPr>
          <w:rFonts w:ascii="Helvetica" w:hAnsi="Helvetica" w:cs="Helvetica"/>
          <w:color w:val="333333"/>
          <w:szCs w:val="21"/>
          <w:shd w:val="clear" w:color="auto" w:fill="FFFFFF"/>
        </w:rPr>
        <w:t>获取物体表面每个采样点的空间坐标后，得到的一个点的集合，称之为</w:t>
      </w:r>
      <w:r w:rsidR="002230F6">
        <w:rPr>
          <w:rFonts w:ascii="Helvetica" w:hAnsi="Helvetica" w:cs="Helvetica"/>
          <w:color w:val="333333"/>
          <w:szCs w:val="21"/>
          <w:shd w:val="clear" w:color="auto" w:fill="FFFFFF"/>
        </w:rPr>
        <w:t>“</w:t>
      </w:r>
      <w:r w:rsidR="002230F6">
        <w:rPr>
          <w:rFonts w:ascii="Helvetica" w:hAnsi="Helvetica" w:cs="Helvetica"/>
          <w:color w:val="333333"/>
          <w:szCs w:val="21"/>
          <w:shd w:val="clear" w:color="auto" w:fill="FFFFFF"/>
        </w:rPr>
        <w:t>点云</w:t>
      </w:r>
      <w:r w:rsidR="002230F6">
        <w:rPr>
          <w:rFonts w:ascii="Helvetica" w:hAnsi="Helvetica" w:cs="Helvetica"/>
          <w:color w:val="333333"/>
          <w:szCs w:val="21"/>
          <w:shd w:val="clear" w:color="auto" w:fill="FFFFFF"/>
        </w:rPr>
        <w:t>”</w:t>
      </w:r>
      <w:r w:rsidR="002230F6">
        <w:rPr>
          <w:rFonts w:ascii="Helvetica" w:hAnsi="Helvetica" w:cs="Helvetica"/>
          <w:color w:val="333333"/>
          <w:szCs w:val="21"/>
          <w:shd w:val="clear" w:color="auto" w:fill="FFFFFF"/>
        </w:rPr>
        <w:t>。</w:t>
      </w:r>
    </w:p>
    <w:p w14:paraId="1FDD8675" w14:textId="09895FEC" w:rsidR="00E059E7" w:rsidRDefault="00947AAA" w:rsidP="00FC45FA">
      <w:pPr>
        <w:spacing w:line="240" w:lineRule="auto"/>
        <w:ind w:firstLine="420"/>
        <w:rPr>
          <w:rFonts w:cs="Times New Roman"/>
          <w:color w:val="000000"/>
          <w:u w:color="000000"/>
        </w:rPr>
      </w:pPr>
      <w:r>
        <w:rPr>
          <w:rFonts w:hint="eastAsia"/>
        </w:rPr>
        <w:t>根据激光测量原理得到的点云，包括三维坐标（</w:t>
      </w:r>
      <w:r>
        <w:rPr>
          <w:rFonts w:hint="eastAsia"/>
        </w:rPr>
        <w:t>X</w:t>
      </w:r>
      <w:r w:rsidR="006B2DF0">
        <w:rPr>
          <w:rFonts w:hint="eastAsia"/>
        </w:rPr>
        <w:t>、</w:t>
      </w:r>
      <w:r>
        <w:rPr>
          <w:rFonts w:hint="eastAsia"/>
        </w:rPr>
        <w:t>Y</w:t>
      </w:r>
      <w:r w:rsidR="006B2DF0">
        <w:rPr>
          <w:rFonts w:hint="eastAsia"/>
        </w:rPr>
        <w:t>、</w:t>
      </w:r>
      <w:r>
        <w:rPr>
          <w:rFonts w:hint="eastAsia"/>
        </w:rPr>
        <w:t>Z</w:t>
      </w:r>
      <w:r>
        <w:rPr>
          <w:rFonts w:hint="eastAsia"/>
        </w:rPr>
        <w:t>）和激光反射强度。根据摄影测量原理得到的点云，包括三维坐标（</w:t>
      </w:r>
      <w:r>
        <w:rPr>
          <w:rFonts w:hint="eastAsia"/>
        </w:rPr>
        <w:t>X</w:t>
      </w:r>
      <w:r w:rsidR="006B2DF0">
        <w:rPr>
          <w:rFonts w:hint="eastAsia"/>
        </w:rPr>
        <w:t>、</w:t>
      </w:r>
      <w:r>
        <w:rPr>
          <w:rFonts w:hint="eastAsia"/>
        </w:rPr>
        <w:t>Y</w:t>
      </w:r>
      <w:r w:rsidR="006B2DF0">
        <w:rPr>
          <w:rFonts w:hint="eastAsia"/>
        </w:rPr>
        <w:t>、</w:t>
      </w:r>
      <w:r>
        <w:rPr>
          <w:rFonts w:hint="eastAsia"/>
        </w:rPr>
        <w:t>Z</w:t>
      </w:r>
      <w:r>
        <w:rPr>
          <w:rFonts w:hint="eastAsia"/>
        </w:rPr>
        <w:t>）和颜色信息（</w:t>
      </w:r>
      <w:r>
        <w:rPr>
          <w:rFonts w:hint="eastAsia"/>
        </w:rPr>
        <w:t>RGB</w:t>
      </w:r>
      <w:r>
        <w:rPr>
          <w:rFonts w:hint="eastAsia"/>
        </w:rPr>
        <w:t>）。结合激光测量和摄影测量原理得到点云，包括三维坐标（</w:t>
      </w:r>
      <w:r>
        <w:rPr>
          <w:rFonts w:hint="eastAsia"/>
        </w:rPr>
        <w:t>X</w:t>
      </w:r>
      <w:r w:rsidR="006B2DF0">
        <w:rPr>
          <w:rFonts w:hint="eastAsia"/>
        </w:rPr>
        <w:t>、</w:t>
      </w:r>
      <w:r>
        <w:rPr>
          <w:rFonts w:hint="eastAsia"/>
        </w:rPr>
        <w:t>Y</w:t>
      </w:r>
      <w:r w:rsidR="006B2DF0">
        <w:rPr>
          <w:rFonts w:hint="eastAsia"/>
        </w:rPr>
        <w:t>、</w:t>
      </w:r>
      <w:r>
        <w:rPr>
          <w:rFonts w:hint="eastAsia"/>
        </w:rPr>
        <w:t>Z</w:t>
      </w:r>
      <w:r>
        <w:rPr>
          <w:rFonts w:hint="eastAsia"/>
        </w:rPr>
        <w:t>）、激光反射强度和颜色信息（</w:t>
      </w:r>
      <w:r>
        <w:rPr>
          <w:rFonts w:hint="eastAsia"/>
        </w:rPr>
        <w:t>RGB</w:t>
      </w:r>
      <w:r>
        <w:rPr>
          <w:rFonts w:hint="eastAsia"/>
        </w:rPr>
        <w:t>）。</w:t>
      </w:r>
      <w:r w:rsidR="00451A36">
        <w:rPr>
          <w:rFonts w:hint="eastAsia"/>
        </w:rPr>
        <w:t>我们生活在三维空间中，</w:t>
      </w:r>
      <w:r w:rsidR="0070556F" w:rsidRPr="0070556F">
        <w:rPr>
          <w:rFonts w:hint="eastAsia"/>
        </w:rPr>
        <w:t>任何一个事物，都可以做成点云。</w:t>
      </w:r>
      <w:r w:rsidR="003D6A48">
        <w:rPr>
          <w:rFonts w:hint="eastAsia"/>
        </w:rPr>
        <w:t>点云可以将现实世界原子化，通过高精度的点云数据可以还原现实世界。</w:t>
      </w:r>
      <w:r w:rsidR="00D54F19" w:rsidRPr="00D54F19">
        <w:rPr>
          <w:rFonts w:hint="eastAsia"/>
        </w:rPr>
        <w:t>随着传感器技术、芯片技术和无人</w:t>
      </w:r>
      <w:r w:rsidR="009674CD">
        <w:rPr>
          <w:rFonts w:hint="eastAsia"/>
        </w:rPr>
        <w:t>机</w:t>
      </w:r>
      <w:r w:rsidR="00D54F19" w:rsidRPr="00D54F19">
        <w:rPr>
          <w:rFonts w:hint="eastAsia"/>
        </w:rPr>
        <w:t>平台的飞速发展，激光扫描和倾斜摄影为代表性的点云数据现实采集（</w:t>
      </w:r>
      <w:r w:rsidR="00D54F19">
        <w:rPr>
          <w:rFonts w:hint="eastAsia"/>
        </w:rPr>
        <w:t>rea</w:t>
      </w:r>
      <w:r w:rsidR="00D54F19">
        <w:t>lity capture</w:t>
      </w:r>
      <w:r w:rsidR="00D54F19" w:rsidRPr="00D54F19">
        <w:rPr>
          <w:rFonts w:hint="eastAsia"/>
        </w:rPr>
        <w:t>）装备</w:t>
      </w:r>
      <w:r w:rsidR="00B530AB">
        <w:fldChar w:fldCharType="begin"/>
      </w:r>
      <w:r w:rsidR="00B530AB">
        <w:instrText xml:space="preserve"> ADDIN ZOTERO_ITEM CSL_CITATION {"citationID":"hVCZEiw2","properties":{"formattedCitation":"\\super [2]\\nosupersub{}","plainCitation":"[2]","noteIndex":0},"citationItems":[{"id":3,"uris":["http://zotero.org/users/local/Kvgira5A/items/TJKUQY8Y"],"itemData</w:instrText>
      </w:r>
      <w:r w:rsidR="00B530AB">
        <w:rPr>
          <w:rFonts w:hint="eastAsia"/>
        </w:rPr>
        <w:instrText>":{"id":3,"type":"article-journal","abstract":"</w:instrText>
      </w:r>
      <w:r w:rsidR="00B530AB">
        <w:rPr>
          <w:rFonts w:hint="eastAsia"/>
        </w:rPr>
        <w:instrText>随着以激光扫描、倾斜摄影为主的各种现实采集</w:instrText>
      </w:r>
      <w:r w:rsidR="00B530AB">
        <w:rPr>
          <w:rFonts w:hint="eastAsia"/>
        </w:rPr>
        <w:instrText>(reality capture)</w:instrText>
      </w:r>
      <w:r w:rsidR="00B530AB">
        <w:rPr>
          <w:rFonts w:hint="eastAsia"/>
        </w:rPr>
        <w:instrText>装备的快速发展</w:instrText>
      </w:r>
      <w:r w:rsidR="00B530AB">
        <w:rPr>
          <w:rFonts w:hint="eastAsia"/>
        </w:rPr>
        <w:instrText>,</w:instrText>
      </w:r>
      <w:r w:rsidR="00B530AB">
        <w:rPr>
          <w:rFonts w:hint="eastAsia"/>
        </w:rPr>
        <w:instrText>点云已成为继矢量地图和影像数据之后的第三类重要的时空数据源</w:instrText>
      </w:r>
      <w:r w:rsidR="00B530AB">
        <w:rPr>
          <w:rFonts w:hint="eastAsia"/>
        </w:rPr>
        <w:instrText>,</w:instrText>
      </w:r>
      <w:r w:rsidR="00B530AB">
        <w:rPr>
          <w:rFonts w:hint="eastAsia"/>
        </w:rPr>
        <w:instrText>并在地球科学、空间认知、智慧城市等科学研究和工程建设中发挥越来越重要的作用。如何从点云大数据中快速、准确获取精准有效的三维地理信息成为测绘地理信息领域的科学前沿和地学应用研究的迫切需求</w:instrText>
      </w:r>
      <w:r w:rsidR="00B530AB">
        <w:rPr>
          <w:rFonts w:hint="eastAsia"/>
        </w:rPr>
        <w:instrText>,</w:instrText>
      </w:r>
      <w:r w:rsidR="00B530AB">
        <w:rPr>
          <w:rFonts w:hint="eastAsia"/>
        </w:rPr>
        <w:instrText>也是三维地理信息获取与建模面临的重大难题。点云智能应运而生</w:instrText>
      </w:r>
      <w:r w:rsidR="00B530AB">
        <w:rPr>
          <w:rFonts w:hint="eastAsia"/>
        </w:rPr>
        <w:instrText>,</w:instrText>
      </w:r>
      <w:r w:rsidR="00B530AB">
        <w:rPr>
          <w:rFonts w:hint="eastAsia"/>
        </w:rPr>
        <w:instrText>并成为突破上述难题的科学途径。本文围绕点云智能中的三个重要方向</w:instrText>
      </w:r>
      <w:r w:rsidR="00B530AB">
        <w:rPr>
          <w:rFonts w:hint="eastAsia"/>
        </w:rPr>
        <w:instrText>:</w:instrText>
      </w:r>
      <w:r w:rsidR="00B530AB">
        <w:rPr>
          <w:rFonts w:hint="eastAsia"/>
        </w:rPr>
        <w:instrText>点云大数据处理的理论方法</w:instrText>
      </w:r>
      <w:r w:rsidR="00B530AB">
        <w:rPr>
          <w:rFonts w:hint="eastAsia"/>
        </w:rPr>
        <w:instrText>,</w:instrText>
      </w:r>
      <w:r w:rsidR="00B530AB">
        <w:rPr>
          <w:rFonts w:hint="eastAsia"/>
        </w:rPr>
        <w:instrText>点云大数据智能处理关键技术和重大工程应用</w:instrText>
      </w:r>
      <w:r w:rsidR="00B530AB">
        <w:rPr>
          <w:rFonts w:hint="eastAsia"/>
        </w:rPr>
        <w:instrText>,</w:instrText>
      </w:r>
      <w:r w:rsidR="00B530AB">
        <w:rPr>
          <w:rFonts w:hint="eastAsia"/>
        </w:rPr>
        <w:instrText>阐述点云采集装备、智能化处理</w:instrText>
      </w:r>
      <w:r w:rsidR="00B530AB">
        <w:rPr>
          <w:rFonts w:hint="eastAsia"/>
        </w:rPr>
        <w:instrText>,</w:instrText>
      </w:r>
      <w:r w:rsidR="00B530AB">
        <w:rPr>
          <w:rFonts w:hint="eastAsia"/>
        </w:rPr>
        <w:instrText>以及科学研究与工程应用的最新进展</w:instrText>
      </w:r>
      <w:r w:rsidR="00B530AB">
        <w:rPr>
          <w:rFonts w:hint="eastAsia"/>
        </w:rPr>
        <w:instrText>,</w:instrText>
      </w:r>
      <w:r w:rsidR="00B530AB">
        <w:rPr>
          <w:rFonts w:hint="eastAsia"/>
        </w:rPr>
        <w:instrText>最后对</w:instrText>
      </w:r>
      <w:r w:rsidR="00B530AB">
        <w:rPr>
          <w:rFonts w:hint="eastAsia"/>
        </w:rPr>
        <w:instrText>...","container-title":"</w:instrText>
      </w:r>
      <w:r w:rsidR="00B530AB">
        <w:rPr>
          <w:rFonts w:hint="eastAsia"/>
        </w:rPr>
        <w:instrText>测绘学报</w:instrText>
      </w:r>
      <w:r w:rsidR="00B530AB">
        <w:rPr>
          <w:rFonts w:hint="eastAsia"/>
        </w:rPr>
        <w:instrText>","ISSN":"1001-1595","issue":"12","language":"</w:instrText>
      </w:r>
      <w:r w:rsidR="00B530AB">
        <w:rPr>
          <w:rFonts w:hint="eastAsia"/>
        </w:rPr>
        <w:instrText>中文</w:instrText>
      </w:r>
      <w:r w:rsidR="00B530AB">
        <w:rPr>
          <w:rFonts w:hint="eastAsia"/>
        </w:rPr>
        <w:instrText>;","page":"1575-1585","source":"CNKI","title":"</w:instrText>
      </w:r>
      <w:r w:rsidR="00B530AB">
        <w:rPr>
          <w:rFonts w:hint="eastAsia"/>
        </w:rPr>
        <w:instrText>点云智能研究进展与趋势</w:instrText>
      </w:r>
      <w:r w:rsidR="00B530AB">
        <w:rPr>
          <w:rFonts w:hint="eastAsia"/>
        </w:rPr>
        <w:instrText>","volume":"48","author":[{"family":"</w:instrText>
      </w:r>
      <w:r w:rsidR="00B530AB">
        <w:rPr>
          <w:rFonts w:hint="eastAsia"/>
        </w:rPr>
        <w:instrText>杨</w:instrText>
      </w:r>
      <w:r w:rsidR="00B530AB">
        <w:rPr>
          <w:rFonts w:hint="eastAsia"/>
        </w:rPr>
        <w:instrText>","given":"</w:instrText>
      </w:r>
      <w:r w:rsidR="00B530AB">
        <w:rPr>
          <w:rFonts w:hint="eastAsia"/>
        </w:rPr>
        <w:instrText>必胜</w:instrText>
      </w:r>
      <w:r w:rsidR="00B530AB">
        <w:rPr>
          <w:rFonts w:hint="eastAsia"/>
        </w:rPr>
        <w:instrText>"},{"family":"</w:instrText>
      </w:r>
      <w:r w:rsidR="00B530AB">
        <w:rPr>
          <w:rFonts w:hint="eastAsia"/>
        </w:rPr>
        <w:instrText>董</w:instrText>
      </w:r>
      <w:r w:rsidR="00B530AB">
        <w:rPr>
          <w:rFonts w:hint="eastAsia"/>
        </w:rPr>
        <w:instrText>","given":"</w:instrText>
      </w:r>
      <w:r w:rsidR="00B530AB">
        <w:rPr>
          <w:rFonts w:hint="eastAsia"/>
        </w:rPr>
        <w:instrText>震</w:instrText>
      </w:r>
      <w:r w:rsidR="00B530AB">
        <w:rPr>
          <w:rFonts w:hint="eastAsia"/>
        </w:rPr>
        <w:instrText xml:space="preserve">"}],"issued":{"date-parts":[["2019"]]}}}],"schema":"https://github.com/citation-style-language/schema/raw/master/csl-citation.json"} </w:instrText>
      </w:r>
      <w:r w:rsidR="00B530AB">
        <w:fldChar w:fldCharType="separate"/>
      </w:r>
      <w:r w:rsidR="00B530AB" w:rsidRPr="00B530AB">
        <w:rPr>
          <w:rFonts w:cs="Times New Roman"/>
          <w:kern w:val="0"/>
          <w:szCs w:val="24"/>
          <w:vertAlign w:val="superscript"/>
        </w:rPr>
        <w:t>[2]</w:t>
      </w:r>
      <w:r w:rsidR="00B530AB">
        <w:fldChar w:fldCharType="end"/>
      </w:r>
      <w:r w:rsidR="009674CD">
        <w:rPr>
          <w:rFonts w:hint="eastAsia"/>
        </w:rPr>
        <w:t>、</w:t>
      </w:r>
      <w:r w:rsidR="00D54F19">
        <w:rPr>
          <w:rFonts w:hint="eastAsia"/>
        </w:rPr>
        <w:t>数据</w:t>
      </w:r>
      <w:r w:rsidR="00F00247">
        <w:rPr>
          <w:rFonts w:hint="eastAsia"/>
        </w:rPr>
        <w:t>处理技术和存储技术越来越先进，</w:t>
      </w:r>
      <w:r w:rsidR="00D54F19">
        <w:rPr>
          <w:rFonts w:hint="eastAsia"/>
        </w:rPr>
        <w:t>大数据时代下点云</w:t>
      </w:r>
      <w:r w:rsidR="00CA1F46">
        <w:rPr>
          <w:rFonts w:hint="eastAsia"/>
        </w:rPr>
        <w:t>的应用越来越广泛。本文</w:t>
      </w:r>
      <w:r w:rsidR="00125949">
        <w:rPr>
          <w:rFonts w:hint="eastAsia"/>
        </w:rPr>
        <w:t>重点</w:t>
      </w:r>
      <w:r w:rsidR="00211FD0">
        <w:rPr>
          <w:rFonts w:hint="eastAsia"/>
        </w:rPr>
        <w:t>从</w:t>
      </w:r>
      <w:bookmarkStart w:id="1" w:name="_Hlk87292699"/>
      <w:r w:rsidR="00474EF8">
        <w:rPr>
          <w:rFonts w:hint="eastAsia"/>
        </w:rPr>
        <w:t>自动</w:t>
      </w:r>
      <w:r w:rsidR="00CA1F46">
        <w:rPr>
          <w:rFonts w:hint="eastAsia"/>
        </w:rPr>
        <w:t>驾驶</w:t>
      </w:r>
      <w:bookmarkEnd w:id="1"/>
      <w:r w:rsidR="00211FD0">
        <w:rPr>
          <w:rFonts w:cs="Times New Roman" w:hint="eastAsia"/>
          <w:color w:val="000000"/>
          <w:u w:color="000000"/>
        </w:rPr>
        <w:t>来讨论点云</w:t>
      </w:r>
      <w:r w:rsidR="004819C9">
        <w:rPr>
          <w:rFonts w:cs="Times New Roman" w:hint="eastAsia"/>
          <w:color w:val="000000"/>
          <w:u w:color="000000"/>
        </w:rPr>
        <w:t>数据</w:t>
      </w:r>
      <w:r w:rsidR="00211FD0">
        <w:rPr>
          <w:rFonts w:cs="Times New Roman" w:hint="eastAsia"/>
          <w:color w:val="000000"/>
          <w:u w:color="000000"/>
        </w:rPr>
        <w:t>的应用。</w:t>
      </w:r>
    </w:p>
    <w:p w14:paraId="0D45B60B" w14:textId="7EEBC555" w:rsidR="00833DBF" w:rsidRDefault="006A4B2A" w:rsidP="00FC45FA">
      <w:pPr>
        <w:pStyle w:val="2"/>
        <w:spacing w:before="312" w:after="312" w:line="240" w:lineRule="auto"/>
      </w:pPr>
      <w:r>
        <w:rPr>
          <w:rFonts w:hint="eastAsia"/>
        </w:rPr>
        <w:t>2</w:t>
      </w:r>
      <w:r w:rsidR="00E20D58">
        <w:t xml:space="preserve"> </w:t>
      </w:r>
      <w:r w:rsidR="0071475D">
        <w:rPr>
          <w:rFonts w:hint="eastAsia"/>
        </w:rPr>
        <w:t>大数据时代下</w:t>
      </w:r>
      <w:r w:rsidR="00E20D58">
        <w:rPr>
          <w:rFonts w:hint="eastAsia"/>
        </w:rPr>
        <w:t>点云的应用</w:t>
      </w:r>
      <w:r w:rsidR="007B0F23">
        <w:t xml:space="preserve"> </w:t>
      </w:r>
    </w:p>
    <w:p w14:paraId="46657B5E" w14:textId="3898C610" w:rsidR="00E24620" w:rsidRDefault="00E24620" w:rsidP="00FC45FA">
      <w:pPr>
        <w:pStyle w:val="3"/>
        <w:spacing w:before="312" w:after="312"/>
      </w:pPr>
      <w:r>
        <w:rPr>
          <w:rFonts w:hint="eastAsia"/>
        </w:rPr>
        <w:t>2</w:t>
      </w:r>
      <w:r>
        <w:t>.</w:t>
      </w:r>
      <w:r w:rsidR="00F34118">
        <w:t>1</w:t>
      </w:r>
      <w:r>
        <w:rPr>
          <w:rFonts w:hint="eastAsia"/>
        </w:rPr>
        <w:t>点云在自动驾驶中的应用</w:t>
      </w:r>
    </w:p>
    <w:p w14:paraId="3E3AA7E8" w14:textId="60638DD0" w:rsidR="00E24620" w:rsidRDefault="00E24620" w:rsidP="00FC45FA">
      <w:pPr>
        <w:spacing w:line="240" w:lineRule="auto"/>
        <w:ind w:firstLine="420"/>
      </w:pPr>
      <w:r w:rsidRPr="00D61D99">
        <w:rPr>
          <w:rFonts w:hint="eastAsia"/>
        </w:rPr>
        <w:t>随着</w:t>
      </w:r>
      <w:r w:rsidRPr="00D61D99">
        <w:rPr>
          <w:rFonts w:hint="eastAsia"/>
        </w:rPr>
        <w:t>5G</w:t>
      </w:r>
      <w:r w:rsidRPr="00D61D99">
        <w:rPr>
          <w:rFonts w:hint="eastAsia"/>
        </w:rPr>
        <w:t>和大数据时代的到来，自动驾驶技术逐渐兴起。</w:t>
      </w:r>
      <w:r>
        <w:rPr>
          <w:rFonts w:hint="eastAsia"/>
        </w:rPr>
        <w:t>大数据使自动驾驶的未来成为可能。</w:t>
      </w:r>
      <w:r w:rsidRPr="00E24620">
        <w:rPr>
          <w:rFonts w:hint="eastAsia"/>
        </w:rPr>
        <w:t>互联汽车中的大数据有助于它们充分利用自己的感官</w:t>
      </w:r>
      <w:r w:rsidR="00B530AB">
        <w:fldChar w:fldCharType="begin"/>
      </w:r>
      <w:r w:rsidR="00B530AB">
        <w:instrText xml:space="preserve"> ADDIN ZOTERO_ITEM CSL_CITATION {"citationID":"iT4Blu4T","properties":{"formattedCitation":"\\super [3]\\nosupersub{}","plainCitation":"[3]","noteIndex":0},"citationItems":[{"id":5,"uris":["http://zotero.org/users/local/Kvgira5A/items/IXHWTBNH"],"itemData":{"id":5,"type":"article-journal","container-title":"IEEE Network","issue":"1","note":"publisher: IEEE","page":"174–181","source":"Google Scholar","title":"Autonomous driving cars in smart cities: Recent advances, requirements, and challenges","title-short":"Autonomous driving cars in smart cities","volume":"34","author":[{"family":"Yaqoob","given":"Ibrar"},{"family":"Khan","given":"Latif U."},{"family":"Kazmi","given":"SM Ahsan"},{"family":"Imran","given":"Muhammad"},{"family":"Guizani","given":"Nadra"},{"family":"Hong","given":"Choong Seon"}],"issued":{"date-parts":[["2019"]]}}}],"schema":"https://github.com/citation-style-language/schema/raw/master/csl-citation.json"} </w:instrText>
      </w:r>
      <w:r w:rsidR="00B530AB">
        <w:fldChar w:fldCharType="separate"/>
      </w:r>
      <w:r w:rsidR="00B530AB" w:rsidRPr="00B530AB">
        <w:rPr>
          <w:rFonts w:cs="Times New Roman"/>
          <w:kern w:val="0"/>
          <w:szCs w:val="24"/>
          <w:vertAlign w:val="superscript"/>
        </w:rPr>
        <w:t>[3]</w:t>
      </w:r>
      <w:r w:rsidR="00B530AB">
        <w:fldChar w:fldCharType="end"/>
      </w:r>
      <w:r w:rsidRPr="00E24620">
        <w:rPr>
          <w:rFonts w:hint="eastAsia"/>
        </w:rPr>
        <w:t>。如果没有稳定、可靠的数据流，那么自动驾驶汽车将在道路上毫无用处。</w:t>
      </w:r>
    </w:p>
    <w:p w14:paraId="6B483231" w14:textId="173D8C3E" w:rsidR="00E24620" w:rsidRPr="00B50B1E" w:rsidRDefault="00E24620" w:rsidP="00FC45FA">
      <w:pPr>
        <w:spacing w:line="240" w:lineRule="auto"/>
        <w:ind w:firstLine="420"/>
      </w:pPr>
      <w:r w:rsidRPr="00B50B1E">
        <w:rPr>
          <w:rFonts w:hint="eastAsia"/>
        </w:rPr>
        <w:t>在人工智能自动驾驶领域中，准确的环境感知和精确的定位是自动驾驶汽车在复杂动态环境中能够进行可靠导航，信息决策以及安全驾驶的关键</w:t>
      </w:r>
      <w:r w:rsidR="00B530AB">
        <w:fldChar w:fldCharType="begin"/>
      </w:r>
      <w:r w:rsidR="00B530AB">
        <w:instrText xml:space="preserve"> ADDIN ZOTERO_ITEM CSL_CITATION {"citationID":"CgzOWnGn","properties":{"formattedCitation":"\\super [4]\\nosupersub{}","plainCitation":"[4]","noteIndex":0},"citationItems":[{"id":7,"uris":["http://zotero.org/users/local/Kvgira5A/items/4YIT5GXH"],"itemData</w:instrText>
      </w:r>
      <w:r w:rsidR="00B530AB">
        <w:rPr>
          <w:rFonts w:hint="eastAsia"/>
        </w:rPr>
        <w:instrText>":{"id":7,"type":"article-journal","container-title":"</w:instrText>
      </w:r>
      <w:r w:rsidR="00B530AB">
        <w:rPr>
          <w:rFonts w:hint="eastAsia"/>
        </w:rPr>
        <w:instrText>中国航天电子技术研究院科学技术委员会</w:instrText>
      </w:r>
      <w:r w:rsidR="00B530AB">
        <w:rPr>
          <w:rFonts w:hint="eastAsia"/>
        </w:rPr>
        <w:instrText xml:space="preserve"> 2020 </w:instrText>
      </w:r>
      <w:r w:rsidR="00B530AB">
        <w:rPr>
          <w:rFonts w:hint="eastAsia"/>
        </w:rPr>
        <w:instrText>年学术年会论文集</w:instrText>
      </w:r>
      <w:r w:rsidR="00B530AB">
        <w:rPr>
          <w:rFonts w:hint="eastAsia"/>
        </w:rPr>
        <w:instrText>","source":"Google Scholar","title":"</w:instrText>
      </w:r>
      <w:r w:rsidR="00B530AB">
        <w:rPr>
          <w:rFonts w:hint="eastAsia"/>
        </w:rPr>
        <w:instrText>激光雷达在自动驾驶中的应用研究</w:instrText>
      </w:r>
      <w:r w:rsidR="00B530AB">
        <w:rPr>
          <w:rFonts w:hint="eastAsia"/>
        </w:rPr>
        <w:instrText>","author":[{"literal":"</w:instrText>
      </w:r>
      <w:r w:rsidR="00B530AB">
        <w:rPr>
          <w:rFonts w:hint="eastAsia"/>
        </w:rPr>
        <w:instrText>靳文星</w:instrText>
      </w:r>
      <w:r w:rsidR="00B530AB">
        <w:rPr>
          <w:rFonts w:hint="eastAsia"/>
        </w:rPr>
        <w:instrText>"},{"literal":"</w:instrText>
      </w:r>
      <w:r w:rsidR="00B530AB">
        <w:rPr>
          <w:rFonts w:hint="eastAsia"/>
        </w:rPr>
        <w:instrText>张澍裕</w:instrText>
      </w:r>
      <w:r w:rsidR="00B530AB">
        <w:rPr>
          <w:rFonts w:hint="eastAsia"/>
        </w:rPr>
        <w:instrText>"},{"literal":"</w:instrText>
      </w:r>
      <w:r w:rsidR="00B530AB">
        <w:rPr>
          <w:rFonts w:hint="eastAsia"/>
        </w:rPr>
        <w:instrText>李尚南</w:instrText>
      </w:r>
      <w:r w:rsidR="00B530AB">
        <w:rPr>
          <w:rFonts w:hint="eastAsia"/>
        </w:rPr>
        <w:instrText>"},{"literal":"</w:instrText>
      </w:r>
      <w:r w:rsidR="00B530AB">
        <w:rPr>
          <w:rFonts w:hint="eastAsia"/>
        </w:rPr>
        <w:instrText>申风婷</w:instrText>
      </w:r>
      <w:r w:rsidR="00B530AB">
        <w:rPr>
          <w:rFonts w:hint="eastAsia"/>
        </w:rPr>
        <w:instrText>"}],"issued":{"date-parts":[["2020"]</w:instrText>
      </w:r>
      <w:r w:rsidR="00B530AB">
        <w:instrText xml:space="preserve">]}}}],"schema":"https://github.com/citation-style-language/schema/raw/master/csl-citation.json"} </w:instrText>
      </w:r>
      <w:r w:rsidR="00B530AB">
        <w:fldChar w:fldCharType="separate"/>
      </w:r>
      <w:r w:rsidR="00B530AB" w:rsidRPr="00B530AB">
        <w:rPr>
          <w:rFonts w:cs="Times New Roman"/>
          <w:kern w:val="0"/>
          <w:szCs w:val="24"/>
          <w:vertAlign w:val="superscript"/>
        </w:rPr>
        <w:t>[4]</w:t>
      </w:r>
      <w:r w:rsidR="00B530AB">
        <w:fldChar w:fldCharType="end"/>
      </w:r>
      <w:r w:rsidRPr="00B50B1E">
        <w:rPr>
          <w:rFonts w:hint="eastAsia"/>
        </w:rPr>
        <w:t>。这两个任务需要获取和处理真实环境中的高度准确且信息丰富的数据。为了获得此类数据，无人车上或者移动测量车上通常装备多种传感器，例如</w:t>
      </w:r>
      <w:r w:rsidRPr="00B50B1E">
        <w:rPr>
          <w:rFonts w:hint="eastAsia"/>
        </w:rPr>
        <w:t>LiDAR</w:t>
      </w:r>
      <w:r w:rsidRPr="00B50B1E">
        <w:rPr>
          <w:rFonts w:hint="eastAsia"/>
        </w:rPr>
        <w:t>或者相机。传统上，相机捕获的图像数据能够提供二维语义和纹理信息，且低成本和高效率，是感知任务中最常用的数据之一。但是，图像数据缺少三维地理信息。因此，由</w:t>
      </w:r>
      <w:r w:rsidRPr="00B50B1E">
        <w:rPr>
          <w:rFonts w:hint="eastAsia"/>
        </w:rPr>
        <w:t>LiDAR</w:t>
      </w:r>
      <w:r w:rsidRPr="00B50B1E">
        <w:rPr>
          <w:rFonts w:hint="eastAsia"/>
        </w:rPr>
        <w:t>收集的密集的、准确的、具有三维地理信息的点云数据也</w:t>
      </w:r>
      <w:r w:rsidRPr="00B50B1E">
        <w:rPr>
          <w:rFonts w:hint="eastAsia"/>
        </w:rPr>
        <w:lastRenderedPageBreak/>
        <w:t>应用于感知任务中。此外，</w:t>
      </w:r>
      <w:r w:rsidRPr="00B50B1E">
        <w:rPr>
          <w:rFonts w:hint="eastAsia"/>
        </w:rPr>
        <w:t>LiDAR</w:t>
      </w:r>
      <w:r w:rsidRPr="00B50B1E">
        <w:rPr>
          <w:rFonts w:hint="eastAsia"/>
        </w:rPr>
        <w:t>对照明条件的变化不敏感，可以在白天和夜晚工作，即使有强光和阴影干扰，是</w:t>
      </w:r>
      <w:r w:rsidRPr="00B50B1E">
        <w:rPr>
          <w:rFonts w:hint="eastAsia"/>
        </w:rPr>
        <w:t>3D</w:t>
      </w:r>
      <w:r w:rsidRPr="00B50B1E">
        <w:rPr>
          <w:rFonts w:hint="eastAsia"/>
        </w:rPr>
        <w:t>点云数据的优势。</w:t>
      </w:r>
    </w:p>
    <w:p w14:paraId="4BBA6382" w14:textId="1FED3EF1" w:rsidR="00E24620" w:rsidRDefault="00E24620" w:rsidP="00FC45FA">
      <w:pPr>
        <w:spacing w:line="240" w:lineRule="auto"/>
        <w:ind w:firstLine="420"/>
      </w:pPr>
      <w:r>
        <w:rPr>
          <w:rFonts w:hint="eastAsia"/>
        </w:rPr>
        <w:t>自动驾驶系统有八个重要模块，分别是：传感器模块、</w:t>
      </w:r>
      <w:r>
        <w:rPr>
          <w:rFonts w:hint="eastAsia"/>
        </w:rPr>
        <w:t>HD</w:t>
      </w:r>
      <w:r>
        <w:rPr>
          <w:rFonts w:hint="eastAsia"/>
        </w:rPr>
        <w:t>地图模块、定位模块、感知模块、预测模块、路线规划模块、运动规划模块、运动控制模块</w:t>
      </w:r>
      <w:r w:rsidR="00B530AB">
        <w:fldChar w:fldCharType="begin"/>
      </w:r>
      <w:r w:rsidR="00B530AB">
        <w:instrText xml:space="preserve"> ADDIN ZOTERO_ITEM CSL_CITATION {"citationID":"R268NjNZ","properties":{"formattedCitation":"\\super [5]\\nosupersub{}","plainCitation":"[5]","noteIndex":0},"citationItems":[{"id":9,"uris":["http://zotero.org/users/local/Kvgira5A/items/2G8FVFSG"],"itemData":{"id":9,"type":"article-journal","container-title":"IEEE Signal Processing Magazine","issue":"1","note":"publisher: IEEE","page":"68–86","source":"Google Scholar","title":"3d point cloud processing and learning for autonomous driving: Impacting map creation, localization, and perception","title-short":"3d point cloud processing and learning for autonomous driving","volume":"38","author":[{"family":"Chen","given":"Siheng"},{"family":"Liu","given":"Baoan"},{"family":"Feng","given":"Chen"},{"family":"Vallespi-Gonzalez","given":"Carlos"},{"family":"Wellington","given":"Carl"}],"issued":{"date-parts":[["2020"]]}}}],"schema":"https://github.com/citation-style-language/schema/raw/master/csl-citation.json"} </w:instrText>
      </w:r>
      <w:r w:rsidR="00B530AB">
        <w:fldChar w:fldCharType="separate"/>
      </w:r>
      <w:r w:rsidR="00B530AB" w:rsidRPr="00B530AB">
        <w:rPr>
          <w:rFonts w:cs="Times New Roman"/>
          <w:kern w:val="0"/>
          <w:szCs w:val="24"/>
          <w:vertAlign w:val="superscript"/>
        </w:rPr>
        <w:t>[5]</w:t>
      </w:r>
      <w:r w:rsidR="00B530AB">
        <w:fldChar w:fldCharType="end"/>
      </w:r>
      <w:r>
        <w:rPr>
          <w:rFonts w:hint="eastAsia"/>
        </w:rPr>
        <w:t>。其中，</w:t>
      </w:r>
      <w:r w:rsidRPr="00B50B1E">
        <w:rPr>
          <w:rFonts w:hint="eastAsia"/>
        </w:rPr>
        <w:t>自动驾驶</w:t>
      </w:r>
      <w:r>
        <w:rPr>
          <w:rFonts w:hint="eastAsia"/>
        </w:rPr>
        <w:t>中传感器模块，会用到多传感器融合感知环境，激光雷达因为可以直接提供一个</w:t>
      </w:r>
      <w:r>
        <w:rPr>
          <w:rFonts w:hint="eastAsia"/>
        </w:rPr>
        <w:t>3</w:t>
      </w:r>
      <w:r>
        <w:t>D</w:t>
      </w:r>
      <w:r>
        <w:rPr>
          <w:rFonts w:hint="eastAsia"/>
        </w:rPr>
        <w:t>精确的场景而备受自动驾驶研究者的关注。</w:t>
      </w:r>
      <w:r>
        <w:rPr>
          <w:rFonts w:hint="eastAsia"/>
        </w:rPr>
        <w:t>H</w:t>
      </w:r>
      <w:r>
        <w:t>D</w:t>
      </w:r>
      <w:r>
        <w:rPr>
          <w:rFonts w:hint="eastAsia"/>
        </w:rPr>
        <w:t>地图模块中地图构建一般主要包括两层：一个是</w:t>
      </w:r>
      <w:r w:rsidRPr="00CE57E0">
        <w:rPr>
          <w:rFonts w:hint="eastAsia"/>
        </w:rPr>
        <w:t>点云地图</w:t>
      </w:r>
      <w:r>
        <w:rPr>
          <w:rFonts w:hint="eastAsia"/>
        </w:rPr>
        <w:t>用于展示周围的几何环境信息；第二个是</w:t>
      </w:r>
      <w:r w:rsidRPr="00076CFA">
        <w:rPr>
          <w:rFonts w:hint="eastAsia"/>
        </w:rPr>
        <w:t>交通规则相关的语义特征图</w:t>
      </w:r>
      <w:r>
        <w:rPr>
          <w:rFonts w:hint="eastAsia"/>
        </w:rPr>
        <w:t>，记录道路边界，交通线，信号灯等。这两层地图会被配准在一起形成</w:t>
      </w:r>
      <w:r>
        <w:rPr>
          <w:rFonts w:hint="eastAsia"/>
        </w:rPr>
        <w:t>HDmap</w:t>
      </w:r>
      <w:r>
        <w:rPr>
          <w:rFonts w:hint="eastAsia"/>
        </w:rPr>
        <w:t>用于提供导航精细的信息。其中前者主要是为了提供定位信息，后者主要是决策信息。定位模块则是从上述的</w:t>
      </w:r>
      <w:r>
        <w:rPr>
          <w:rFonts w:hint="eastAsia"/>
        </w:rPr>
        <w:t>HD map</w:t>
      </w:r>
      <w:r>
        <w:rPr>
          <w:rFonts w:hint="eastAsia"/>
        </w:rPr>
        <w:t>中精确定位无人车的位置和朝向等信息，这个模块的核心技术之一是</w:t>
      </w:r>
      <w:r>
        <w:rPr>
          <w:rFonts w:hint="eastAsia"/>
        </w:rPr>
        <w:t>3D</w:t>
      </w:r>
      <w:r>
        <w:rPr>
          <w:rFonts w:hint="eastAsia"/>
        </w:rPr>
        <w:t>点云配准技术，通过配准前后两帧点云定位。随着自动驾驶领域的不断发展，点云大数据在这三个模块中的应用越来越深入。</w:t>
      </w:r>
    </w:p>
    <w:p w14:paraId="488846AC" w14:textId="77777777" w:rsidR="00E24620" w:rsidRDefault="00E24620" w:rsidP="00FC45FA">
      <w:pPr>
        <w:spacing w:line="240" w:lineRule="auto"/>
        <w:ind w:firstLine="420"/>
      </w:pPr>
      <w:r w:rsidRPr="0021541E">
        <w:rPr>
          <w:rFonts w:hint="eastAsia"/>
        </w:rPr>
        <w:t>基于高清激光雷达点云开发的轨道交通算法，对获取到的点云信息进行处理分析，识别出列车行驶前方的异常状况，并转化成预警信息，通过列车信号控制系统在驾驶室内的显示器上呈现，进而及时发出预警；列车可根据探测结果做出相应的预警，减速，制动等动作，从而实现列车主动完全，自动巡航，自动定位等。</w:t>
      </w:r>
    </w:p>
    <w:p w14:paraId="2F0C0329" w14:textId="77777777" w:rsidR="00E24620" w:rsidRPr="00153BE6" w:rsidRDefault="00E24620" w:rsidP="00FC45FA">
      <w:pPr>
        <w:spacing w:line="240" w:lineRule="auto"/>
        <w:ind w:firstLine="420"/>
      </w:pPr>
      <w:r>
        <w:rPr>
          <w:rFonts w:hint="eastAsia"/>
        </w:rPr>
        <w:t>总的来说，</w:t>
      </w:r>
      <w:r>
        <w:rPr>
          <w:rFonts w:hint="eastAsia"/>
        </w:rPr>
        <w:t>3D</w:t>
      </w:r>
      <w:r>
        <w:rPr>
          <w:rFonts w:hint="eastAsia"/>
        </w:rPr>
        <w:t>点云在自动驾驶领域中的应用可以分为以下两个方面：</w:t>
      </w:r>
    </w:p>
    <w:p w14:paraId="7AE20B17" w14:textId="77777777" w:rsidR="00E24620" w:rsidRDefault="00E24620" w:rsidP="00FC45FA">
      <w:pPr>
        <w:spacing w:line="240" w:lineRule="auto"/>
        <w:ind w:firstLine="420"/>
      </w:pPr>
      <w:r>
        <w:rPr>
          <w:rFonts w:hint="eastAsia"/>
        </w:rPr>
        <w:t>1</w:t>
      </w:r>
      <w:r>
        <w:rPr>
          <w:rFonts w:hint="eastAsia"/>
        </w:rPr>
        <w:t>、基于场景理解和目标检测的实时环境感知和处理；</w:t>
      </w:r>
    </w:p>
    <w:p w14:paraId="19AF74B2" w14:textId="77777777" w:rsidR="00F34118" w:rsidRDefault="00E24620" w:rsidP="00FC45FA">
      <w:pPr>
        <w:spacing w:line="240" w:lineRule="auto"/>
        <w:ind w:firstLine="420"/>
      </w:pPr>
      <w:r>
        <w:t>2</w:t>
      </w:r>
      <w:r>
        <w:rPr>
          <w:rFonts w:hint="eastAsia"/>
        </w:rPr>
        <w:t>、基于可靠定位和参考的高精度地图和城市模型的生成和构建。</w:t>
      </w:r>
    </w:p>
    <w:p w14:paraId="4CD07155" w14:textId="4B5E1A9A" w:rsidR="00E24620" w:rsidRDefault="00E24620" w:rsidP="00FC45FA">
      <w:pPr>
        <w:spacing w:line="240" w:lineRule="auto"/>
        <w:ind w:firstLine="420"/>
      </w:pPr>
      <w:r>
        <w:rPr>
          <w:rFonts w:hint="eastAsia"/>
        </w:rPr>
        <w:t>这些应用具有一些类似的任务，可以大致分为三种类型：点云分割和定位以及三维目标分类和识别</w:t>
      </w:r>
      <w:r w:rsidR="00F906FB">
        <w:fldChar w:fldCharType="begin">
          <w:fldData xml:space="preserve">PABMAGkAdABlAHIAYQBsAHMAPgANAAoAPABMAGkAdABlAHIAYQBsACAAaQBkAD0AIgA5ADgAQgAx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=
</w:fldData>
        </w:fldChar>
      </w:r>
      <w:r w:rsidR="00F906FB">
        <w:instrText>ADDIN CNKISM.Ref.{8CB4DB937B19466581EA10AC99B098E0}</w:instrText>
      </w:r>
      <w:r w:rsidR="00F906FB">
        <w:fldChar w:fldCharType="separate"/>
      </w:r>
      <w:r w:rsidR="004649AC" w:rsidRPr="004649AC">
        <w:rPr>
          <w:vertAlign w:val="superscript"/>
        </w:rPr>
        <w:t>[15]</w:t>
      </w:r>
      <w:r w:rsidR="00F906FB">
        <w:fldChar w:fldCharType="end"/>
      </w:r>
      <w:r>
        <w:rPr>
          <w:rFonts w:hint="eastAsia"/>
        </w:rPr>
        <w:t>。</w:t>
      </w:r>
    </w:p>
    <w:p w14:paraId="703FA03D" w14:textId="16836FA0" w:rsidR="00F34118" w:rsidRDefault="00F34118" w:rsidP="00FC45FA">
      <w:pPr>
        <w:pStyle w:val="3"/>
        <w:spacing w:before="312" w:after="312"/>
      </w:pPr>
      <w:r>
        <w:rPr>
          <w:rFonts w:hint="eastAsia"/>
        </w:rPr>
        <w:t>2</w:t>
      </w:r>
      <w:r>
        <w:t xml:space="preserve">.2 </w:t>
      </w:r>
      <w:r>
        <w:rPr>
          <w:rFonts w:hint="eastAsia"/>
        </w:rPr>
        <w:t>点云分割</w:t>
      </w:r>
    </w:p>
    <w:p w14:paraId="72B657D8" w14:textId="045668FF" w:rsidR="000943F5" w:rsidRDefault="00F34118" w:rsidP="00FC45FA">
      <w:pPr>
        <w:spacing w:line="240" w:lineRule="auto"/>
        <w:ind w:firstLine="420"/>
      </w:pPr>
      <w:r>
        <w:t>在点云语义分割方法中，涉及到三个概念，点云分割、点</w:t>
      </w:r>
      <w:r>
        <w:t xml:space="preserve"> </w:t>
      </w:r>
      <w:r>
        <w:t>云分类与点云语义分割。点云分割是指根据某一规则或某一属性将点云聚合到同</w:t>
      </w:r>
      <w:r>
        <w:t xml:space="preserve"> </w:t>
      </w:r>
      <w:r>
        <w:t>一个聚类中；点云分类是指赋予点云语义类别标签。点云语义分割既包含了对单个物体点云的完整分割，同时也对分割的完整物体点云附加类别标签</w:t>
      </w:r>
      <w:r w:rsidR="00B20909">
        <w:fldChar w:fldCharType="begin"/>
      </w:r>
      <w:r w:rsidR="00B20909">
        <w:instrText xml:space="preserve"> ADDIN ZOTERO_ITEM CSL_CITATION {"citationID":"JOQpViex","properties":{"formattedCitation":"\\super [6]\\nosupersub{}","plainCitation":"[6]","noteIndex":0},"citationItems":[{"id":13,"uris":["http://zotero.org/users/local/Kvgira5A/items/NMV7ZYPE"],"itemData":{"id":13,"type":"paper-conference","container-title":"Proceedings of the IEEE/CVF International Conference on Computer Vision","page":"2464–2473","source":"Google Scholar","title":"A technical survey and evaluation of traditional point cloud clustering methods for lidar panoptic segmentation","author":[{"family":"Zhao","given":"Yiming"},{"family":"Zhang","given":"Xiao"},{"family":"Huang","given":"Xinming"}],"issued":{"date-parts":[["2021"]]}}}],"schema":"https://github.com/citation-style-language/schema/raw/master/csl-citation.json"} </w:instrText>
      </w:r>
      <w:r w:rsidR="00B20909">
        <w:fldChar w:fldCharType="separate"/>
      </w:r>
      <w:r w:rsidR="00B20909" w:rsidRPr="00B20909">
        <w:rPr>
          <w:rFonts w:cs="Times New Roman"/>
          <w:kern w:val="0"/>
          <w:szCs w:val="24"/>
          <w:vertAlign w:val="superscript"/>
        </w:rPr>
        <w:t>[6]</w:t>
      </w:r>
      <w:r w:rsidR="00B20909">
        <w:fldChar w:fldCharType="end"/>
      </w:r>
      <w:r w:rsidR="00664379">
        <w:rPr>
          <w:rFonts w:hint="eastAsia"/>
        </w:rPr>
        <w:t>。</w:t>
      </w:r>
    </w:p>
    <w:p w14:paraId="63F5BC00" w14:textId="182C1417" w:rsidR="000943F5" w:rsidRDefault="000943F5" w:rsidP="00FC45FA">
      <w:pPr>
        <w:spacing w:line="240" w:lineRule="auto"/>
        <w:jc w:val="center"/>
      </w:pPr>
      <w:r>
        <w:rPr>
          <w:noProof/>
        </w:rPr>
        <w:drawing>
          <wp:inline distT="0" distB="0" distL="0" distR="0" wp14:anchorId="6E0B6855" wp14:editId="46AE64A3">
            <wp:extent cx="2630170" cy="10442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9474" cy="1047934"/>
                    </a:xfrm>
                    <a:prstGeom prst="rect">
                      <a:avLst/>
                    </a:prstGeom>
                  </pic:spPr>
                </pic:pic>
              </a:graphicData>
            </a:graphic>
          </wp:inline>
        </w:drawing>
      </w:r>
    </w:p>
    <w:p w14:paraId="693A507D" w14:textId="421ABDF2" w:rsidR="000943F5" w:rsidRPr="0053190F" w:rsidRDefault="000943F5" w:rsidP="00FC45FA">
      <w:pPr>
        <w:spacing w:line="240" w:lineRule="auto"/>
        <w:jc w:val="center"/>
        <w:rPr>
          <w:rFonts w:ascii="宋体" w:hAnsi="宋体"/>
          <w:sz w:val="18"/>
          <w:szCs w:val="18"/>
        </w:rPr>
      </w:pPr>
      <w:r w:rsidRPr="0053190F">
        <w:rPr>
          <w:rFonts w:ascii="宋体" w:hAnsi="宋体" w:hint="eastAsia"/>
          <w:sz w:val="18"/>
          <w:szCs w:val="18"/>
        </w:rPr>
        <w:t xml:space="preserve">图 </w:t>
      </w:r>
      <w:r w:rsidRPr="0053190F">
        <w:rPr>
          <w:rFonts w:ascii="宋体" w:hAnsi="宋体"/>
          <w:sz w:val="18"/>
          <w:szCs w:val="18"/>
        </w:rPr>
        <w:t>1 点云分类、分割与语义分割概念</w:t>
      </w:r>
    </w:p>
    <w:p w14:paraId="54808987" w14:textId="314D379E" w:rsidR="00F34118" w:rsidRDefault="00F34118" w:rsidP="00FC45FA">
      <w:pPr>
        <w:pStyle w:val="3"/>
        <w:spacing w:before="312" w:after="312"/>
      </w:pPr>
      <w:r>
        <w:t xml:space="preserve">2.3 </w:t>
      </w:r>
      <w:r>
        <w:rPr>
          <w:rFonts w:hint="eastAsia"/>
        </w:rPr>
        <w:t>定位</w:t>
      </w:r>
    </w:p>
    <w:p w14:paraId="384FAE38" w14:textId="59BE6B0B" w:rsidR="00D52AED" w:rsidRDefault="00D52AED" w:rsidP="00FC45FA">
      <w:pPr>
        <w:spacing w:line="240" w:lineRule="auto"/>
        <w:ind w:firstLine="420"/>
      </w:pPr>
      <w:r w:rsidRPr="00D52AED">
        <w:rPr>
          <w:rFonts w:hint="eastAsia"/>
        </w:rPr>
        <w:t>使用激光束获取测量的距离并产生点云数据，其中的每个点表示传感器获取的物体表面的（</w:t>
      </w:r>
      <w:r w:rsidRPr="00D52AED">
        <w:rPr>
          <w:rFonts w:hint="eastAsia"/>
        </w:rPr>
        <w:t>XYZ</w:t>
      </w:r>
      <w:r w:rsidRPr="00D52AED">
        <w:rPr>
          <w:rFonts w:hint="eastAsia"/>
        </w:rPr>
        <w:t>）的坐标。基于点云的高精地图是可以通过</w:t>
      </w:r>
      <w:r w:rsidRPr="00D52AED">
        <w:rPr>
          <w:rFonts w:hint="eastAsia"/>
        </w:rPr>
        <w:t>lidar</w:t>
      </w:r>
      <w:r w:rsidRPr="00D52AED">
        <w:rPr>
          <w:rFonts w:hint="eastAsia"/>
        </w:rPr>
        <w:t>扫描离线的构建出来，也可以在导航过程中通过里程计实现闭环的构建地图，也就是</w:t>
      </w:r>
      <w:r w:rsidRPr="00D52AED">
        <w:rPr>
          <w:rFonts w:hint="eastAsia"/>
        </w:rPr>
        <w:t>SLAM</w:t>
      </w:r>
      <w:r w:rsidRPr="00D52AED">
        <w:rPr>
          <w:rFonts w:hint="eastAsia"/>
        </w:rPr>
        <w:t>系统</w:t>
      </w:r>
      <w:r w:rsidR="00271157">
        <w:fldChar w:fldCharType="begin"/>
      </w:r>
      <w:r w:rsidR="00271157">
        <w:instrText xml:space="preserve"> ADDIN ZOTERO_ITEM CSL_CITATION {"citationID":"e3IsCLyx","properties":{"formattedCitation":"\\super [7]\\nosupersub{}","plainCitation":"[7]","noteIndex":0},"citationItems":[{"id":15,"uris":["http://zotero.org/users/local/Kvgira5A/items/2IIRI9HV"],"itemData":{"id":15,"type":"article-journal","container-title":"Automation in Construction","note":"publisher: Elsevier","page":"38–48","source":"Google Scholar","title":"SLAM-driven robotic mapping and registration of 3D point clouds","volume":"89","author":[{"family":"Kim","given":"Pileun"},{"family":"Chen","given":"Jingdao"},{"family":"Cho","given":"Yong K."}],"issued":{"date-parts":[["2018"]]}}}],"schema":"https://github.com/citation-style-language/schema/raw/master/csl-citation.json"} </w:instrText>
      </w:r>
      <w:r w:rsidR="00271157">
        <w:fldChar w:fldCharType="separate"/>
      </w:r>
      <w:r w:rsidR="00271157" w:rsidRPr="00271157">
        <w:rPr>
          <w:rFonts w:cs="Times New Roman"/>
          <w:kern w:val="0"/>
          <w:szCs w:val="24"/>
          <w:vertAlign w:val="superscript"/>
        </w:rPr>
        <w:t>[7]</w:t>
      </w:r>
      <w:r w:rsidR="00271157">
        <w:fldChar w:fldCharType="end"/>
      </w:r>
      <w:r w:rsidRPr="00D52AED">
        <w:rPr>
          <w:rFonts w:hint="eastAsia"/>
        </w:rPr>
        <w:t>。</w:t>
      </w:r>
    </w:p>
    <w:p w14:paraId="791D75C3" w14:textId="4A0A42DE" w:rsidR="00FC45FA" w:rsidRDefault="00FC45FA" w:rsidP="00FC45FA">
      <w:pPr>
        <w:spacing w:line="240" w:lineRule="auto"/>
        <w:jc w:val="center"/>
      </w:pPr>
      <w:r>
        <w:rPr>
          <w:noProof/>
        </w:rPr>
        <w:lastRenderedPageBreak/>
        <w:drawing>
          <wp:inline distT="0" distB="0" distL="0" distR="0" wp14:anchorId="2B5EEA0E" wp14:editId="502226E7">
            <wp:extent cx="2249509" cy="1095493"/>
            <wp:effectExtent l="0" t="0" r="0" b="0"/>
            <wp:docPr id="3" name="图片 3"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查看源图像"/>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7328" cy="1099301"/>
                    </a:xfrm>
                    <a:prstGeom prst="rect">
                      <a:avLst/>
                    </a:prstGeom>
                    <a:noFill/>
                    <a:ln>
                      <a:noFill/>
                    </a:ln>
                  </pic:spPr>
                </pic:pic>
              </a:graphicData>
            </a:graphic>
          </wp:inline>
        </w:drawing>
      </w:r>
    </w:p>
    <w:p w14:paraId="32F2346B" w14:textId="0C61FBBB" w:rsidR="00FC45FA" w:rsidRPr="0053190F" w:rsidRDefault="00FC45FA" w:rsidP="00FC45FA">
      <w:pPr>
        <w:spacing w:line="240" w:lineRule="auto"/>
        <w:jc w:val="center"/>
        <w:rPr>
          <w:rFonts w:ascii="宋体" w:hAnsi="宋体"/>
          <w:sz w:val="18"/>
          <w:szCs w:val="18"/>
        </w:rPr>
      </w:pPr>
      <w:r w:rsidRPr="0053190F">
        <w:rPr>
          <w:rFonts w:ascii="宋体" w:hAnsi="宋体" w:hint="eastAsia"/>
          <w:sz w:val="18"/>
          <w:szCs w:val="18"/>
        </w:rPr>
        <w:t xml:space="preserve">图 </w:t>
      </w:r>
      <w:r>
        <w:rPr>
          <w:rFonts w:ascii="宋体" w:hAnsi="宋体"/>
          <w:sz w:val="18"/>
          <w:szCs w:val="18"/>
        </w:rPr>
        <w:t>2</w:t>
      </w:r>
      <w:r w:rsidRPr="0053190F">
        <w:rPr>
          <w:rFonts w:ascii="宋体" w:hAnsi="宋体"/>
          <w:sz w:val="18"/>
          <w:szCs w:val="18"/>
        </w:rPr>
        <w:t xml:space="preserve"> </w:t>
      </w:r>
      <w:r>
        <w:rPr>
          <w:rFonts w:ascii="宋体" w:hAnsi="宋体" w:hint="eastAsia"/>
          <w:sz w:val="18"/>
          <w:szCs w:val="18"/>
        </w:rPr>
        <w:t>kitti数据集建图</w:t>
      </w:r>
    </w:p>
    <w:p w14:paraId="06B425FB" w14:textId="77777777" w:rsidR="00FC45FA" w:rsidRPr="00FC45FA" w:rsidRDefault="00FC45FA" w:rsidP="00FC45FA">
      <w:pPr>
        <w:spacing w:line="240" w:lineRule="auto"/>
        <w:jc w:val="center"/>
      </w:pPr>
    </w:p>
    <w:p w14:paraId="18A4EBDF" w14:textId="2487026C" w:rsidR="00F34118" w:rsidRDefault="00F34118" w:rsidP="00FC45FA">
      <w:pPr>
        <w:pStyle w:val="3"/>
        <w:spacing w:before="312" w:after="312"/>
      </w:pPr>
      <w:r>
        <w:rPr>
          <w:rFonts w:hint="eastAsia"/>
        </w:rPr>
        <w:t>2</w:t>
      </w:r>
      <w:r>
        <w:t xml:space="preserve">.4 </w:t>
      </w:r>
      <w:r>
        <w:rPr>
          <w:rFonts w:hint="eastAsia"/>
        </w:rPr>
        <w:t>三维目标分类与识别</w:t>
      </w:r>
    </w:p>
    <w:p w14:paraId="6A74BF53" w14:textId="18578F7A" w:rsidR="005F7866" w:rsidRDefault="005F7866" w:rsidP="00FC45FA">
      <w:pPr>
        <w:spacing w:line="240" w:lineRule="auto"/>
        <w:ind w:firstLine="420"/>
      </w:pPr>
      <w:r>
        <w:rPr>
          <w:rFonts w:hint="eastAsia"/>
        </w:rPr>
        <w:t>过去，基于二维图像的目标识别一直是主流</w:t>
      </w:r>
      <w:r w:rsidR="00271157">
        <w:fldChar w:fldCharType="begin"/>
      </w:r>
      <w:r w:rsidR="00271157">
        <w:instrText xml:space="preserve"> ADDIN ZOTERO_ITEM CSL_CITATION {"citationID":"FYllDqr9","properties":{"formattedCitation":"\\super [8]\\nosupersub{}","plainCitation":"[8]","noteIndex":0},"citationItems":[{"id":17,"uris":["http://zotero.org/users/local/Kvgira5A/items/W2PELJZA"],"itemData":{"id":17,"type":"article-journal","container-title":"Vision Systems","note":"publisher: Advanced Robotic Systems","page":"26","source":"Google Scholar","title":"An overview of advances of pattern recognition systems in computer vision","author":[{"family":"Kpalma","given":"Kidiyo"},{"family":"Ronsin","given":"Joseph"}],"issued":{"date-parts":[["2007"]]}}}],"schema":"https://github.com/citation-style-language/schema/raw/master/csl-citation.json"} </w:instrText>
      </w:r>
      <w:r w:rsidR="00271157">
        <w:fldChar w:fldCharType="separate"/>
      </w:r>
      <w:r w:rsidR="00271157" w:rsidRPr="00271157">
        <w:rPr>
          <w:rFonts w:cs="Times New Roman"/>
          <w:kern w:val="0"/>
          <w:szCs w:val="24"/>
          <w:vertAlign w:val="superscript"/>
        </w:rPr>
        <w:t>[8]</w:t>
      </w:r>
      <w:r w:rsidR="00271157">
        <w:fldChar w:fldCharType="end"/>
      </w:r>
      <w:r>
        <w:rPr>
          <w:rFonts w:hint="eastAsia"/>
        </w:rPr>
        <w:t>，但是</w:t>
      </w:r>
      <w:r w:rsidRPr="005F7866">
        <w:rPr>
          <w:rFonts w:hint="eastAsia"/>
        </w:rPr>
        <w:t>点云作为场景中点的位置具有稀疏和非结构化的性质，因此它们的密度和数量都随着场景中对象而变化</w:t>
      </w:r>
      <w:r>
        <w:rPr>
          <w:rFonts w:hint="eastAsia"/>
        </w:rPr>
        <w:t>，针对于点云</w:t>
      </w:r>
      <w:r w:rsidR="00D86D50">
        <w:rPr>
          <w:rFonts w:hint="eastAsia"/>
        </w:rPr>
        <w:t>特有的特征性质和属性可以对目标物体进行更好的识别</w:t>
      </w:r>
      <w:r w:rsidR="00233D3C">
        <w:fldChar w:fldCharType="begin"/>
      </w:r>
      <w:r w:rsidR="00233D3C">
        <w:instrText xml:space="preserve"> ADDIN ZOTERO_ITEM CSL_CITATION {"citationID":"PF5HuvOH","properties":{"formattedCitation":"\\super [9]\\nosupersub{}","plainCitation":"[9]","noteIndex":0},"citationItems":[{"id":19,"uris":["http://zotero.org/users/local/Kvgira5A/items/GCK4XXLF"],"itemData":{"id":19,"type":"article-journal","abstract":"A geometric framework for the recognition of three-dimensional objects represented by point clouds is introduced in this paper. The proposed approach is based on comparing distributions of intrinsic measurements on the point cloud. In particular, intrinsic distances are exploited as signatures for representing the point clouds. The first signature we introduce is the histogram of pairwise diffusion distances between all points on the shape surface. These distances represent the probability of traveling from one point to another in a fixed number of random steps, the average intrinsic distances of all possible paths of a given number of steps between the two points. This signature is augmented by the histogram of the actual pairwise geodesic distances in the point cloud, the distribution of the ratio between these two distances, as well as the distribution of the number of times each point lies on the shortest paths between other points. These signatures are not only geometric but also invariant to bends. We further augment these signatures by the distribution of a curvature function and the distribution of a curvature weighted distance. These histograms are compared using the χ2 or other common distance metrics for distributions. The presentation of the framework is accompanied by theoretical and geometric justification and state-of-the-art experimental results with the standard Princeton 3D shape benchmark, ISDB, and nonrigid 3D datasets. We also present a detailed analysis of the particular relevance of each one of the different proposed histogram-based signatures. Finally, we briefly discuss a more local approach where the histograms are computed for a number of overlapping patches from the object rather than the whole shape, thereby opening the door to partial shape comparisons.","container-title":"Graphical Models","DOI":"10.1016/j.gmod.2008.10.002","ISSN":"1524-0703","issue":"1","journalAbbreviation":"Graphical Models","language":"en","page":"22-31","source":"ScienceDirect","title":"Three-dimensional point cloud recognition via distributions of geometric distances","volume":"71","author":[{"family":"Mahmoudi","given":"Mona"},{"family":"Sapiro","given":"Guillermo"}],"issued":{"date-parts":[["2009",1,1]]}}}],"schema":"https://github.com/citation-style-language/schema/raw/master/csl-citation.json"} </w:instrText>
      </w:r>
      <w:r w:rsidR="00233D3C">
        <w:fldChar w:fldCharType="separate"/>
      </w:r>
      <w:r w:rsidR="00233D3C" w:rsidRPr="00233D3C">
        <w:rPr>
          <w:rFonts w:cs="Times New Roman"/>
          <w:kern w:val="0"/>
          <w:szCs w:val="24"/>
          <w:vertAlign w:val="superscript"/>
        </w:rPr>
        <w:t>[9]</w:t>
      </w:r>
      <w:r w:rsidR="00233D3C">
        <w:fldChar w:fldCharType="end"/>
      </w:r>
      <w:r w:rsidR="00D86D50">
        <w:rPr>
          <w:rFonts w:hint="eastAsia"/>
        </w:rPr>
        <w:t>。</w:t>
      </w:r>
    </w:p>
    <w:p w14:paraId="7227F29D" w14:textId="4BB3B9E4" w:rsidR="00F70AE5" w:rsidRDefault="00F70AE5" w:rsidP="00F70AE5">
      <w:pPr>
        <w:spacing w:line="240" w:lineRule="auto"/>
        <w:jc w:val="center"/>
      </w:pPr>
      <w:r>
        <w:rPr>
          <w:noProof/>
        </w:rPr>
        <w:drawing>
          <wp:inline distT="0" distB="0" distL="0" distR="0" wp14:anchorId="49D2BA45" wp14:editId="45E6DB7C">
            <wp:extent cx="2722286" cy="1530917"/>
            <wp:effectExtent l="0" t="0" r="1905" b="0"/>
            <wp:docPr id="202" name="图片 202"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查看源图像"/>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6897" cy="1533510"/>
                    </a:xfrm>
                    <a:prstGeom prst="rect">
                      <a:avLst/>
                    </a:prstGeom>
                    <a:noFill/>
                    <a:ln>
                      <a:noFill/>
                    </a:ln>
                  </pic:spPr>
                </pic:pic>
              </a:graphicData>
            </a:graphic>
          </wp:inline>
        </w:drawing>
      </w:r>
    </w:p>
    <w:p w14:paraId="48EF505F" w14:textId="0654EBF9" w:rsidR="00F70AE5" w:rsidRPr="00F70AE5" w:rsidRDefault="00F70AE5" w:rsidP="00F70AE5">
      <w:pPr>
        <w:spacing w:line="240" w:lineRule="auto"/>
        <w:jc w:val="center"/>
        <w:rPr>
          <w:rFonts w:ascii="宋体" w:hAnsi="宋体"/>
          <w:sz w:val="18"/>
          <w:szCs w:val="18"/>
        </w:rPr>
      </w:pPr>
      <w:r w:rsidRPr="0053190F">
        <w:rPr>
          <w:rFonts w:ascii="宋体" w:hAnsi="宋体" w:hint="eastAsia"/>
          <w:sz w:val="18"/>
          <w:szCs w:val="18"/>
        </w:rPr>
        <w:t xml:space="preserve">图 </w:t>
      </w:r>
      <w:r>
        <w:rPr>
          <w:rFonts w:ascii="宋体" w:hAnsi="宋体"/>
          <w:sz w:val="18"/>
          <w:szCs w:val="18"/>
        </w:rPr>
        <w:t>3</w:t>
      </w:r>
      <w:r w:rsidRPr="0053190F">
        <w:rPr>
          <w:rFonts w:ascii="宋体" w:hAnsi="宋体"/>
          <w:sz w:val="18"/>
          <w:szCs w:val="18"/>
        </w:rPr>
        <w:t xml:space="preserve"> </w:t>
      </w:r>
      <w:r>
        <w:rPr>
          <w:rFonts w:ascii="宋体" w:hAnsi="宋体" w:hint="eastAsia"/>
          <w:sz w:val="18"/>
          <w:szCs w:val="18"/>
        </w:rPr>
        <w:t>三维目标识别</w:t>
      </w:r>
    </w:p>
    <w:p w14:paraId="5031375C" w14:textId="77777777" w:rsidR="00D9182D" w:rsidRDefault="00D9182D" w:rsidP="00FC45FA">
      <w:pPr>
        <w:pStyle w:val="2"/>
        <w:spacing w:before="312" w:after="312" w:line="240" w:lineRule="auto"/>
      </w:pPr>
      <w:r>
        <w:rPr>
          <w:rFonts w:hint="eastAsia"/>
        </w:rPr>
        <w:t xml:space="preserve">3 </w:t>
      </w:r>
      <w:r w:rsidR="00795329">
        <w:rPr>
          <w:rFonts w:hint="eastAsia"/>
        </w:rPr>
        <w:t>结语</w:t>
      </w:r>
    </w:p>
    <w:p w14:paraId="0B25A4DC" w14:textId="0CA682A4" w:rsidR="00C85155" w:rsidRPr="00082039" w:rsidRDefault="00D80B5D" w:rsidP="00FC45FA">
      <w:pPr>
        <w:spacing w:line="240" w:lineRule="auto"/>
        <w:ind w:firstLine="420"/>
      </w:pPr>
      <w:r>
        <w:rPr>
          <w:rFonts w:hint="eastAsia"/>
        </w:rPr>
        <w:t>随着</w:t>
      </w:r>
      <w:r w:rsidR="00795329">
        <w:rPr>
          <w:rFonts w:hint="eastAsia"/>
        </w:rPr>
        <w:t>大数据时代的到来</w:t>
      </w:r>
      <w:r>
        <w:rPr>
          <w:rFonts w:hint="eastAsia"/>
        </w:rPr>
        <w:t>，大数据、物联网和云计算技术的不断发展。</w:t>
      </w:r>
      <w:r w:rsidR="00991FDA" w:rsidRPr="00991FDA">
        <w:rPr>
          <w:rFonts w:hint="eastAsia"/>
        </w:rPr>
        <w:t>测绘大数据和智能测绘</w:t>
      </w:r>
      <w:r w:rsidR="00991FDA">
        <w:rPr>
          <w:rFonts w:hint="eastAsia"/>
        </w:rPr>
        <w:t>也</w:t>
      </w:r>
      <w:r w:rsidR="00991FDA" w:rsidRPr="00991FDA">
        <w:rPr>
          <w:rFonts w:hint="eastAsia"/>
        </w:rPr>
        <w:t>正在兴起</w:t>
      </w:r>
      <w:r w:rsidR="00D72527">
        <w:rPr>
          <w:rFonts w:hint="eastAsia"/>
        </w:rPr>
        <w:t>。点云作为测绘大数据的典型代表，</w:t>
      </w:r>
      <w:r w:rsidR="007A463D">
        <w:rPr>
          <w:rFonts w:hint="eastAsia"/>
        </w:rPr>
        <w:t>被广泛应用于各行各业。本文</w:t>
      </w:r>
      <w:r w:rsidR="00A86F5F">
        <w:rPr>
          <w:rFonts w:hint="eastAsia"/>
        </w:rPr>
        <w:t>从自动驾驶领域入手，总结分析了点云在其中发挥的作用、功能及影响</w:t>
      </w:r>
      <w:r w:rsidR="00EC56D7">
        <w:rPr>
          <w:rFonts w:hint="eastAsia"/>
        </w:rPr>
        <w:t>。</w:t>
      </w:r>
    </w:p>
    <w:p w14:paraId="3E3236A2" w14:textId="77777777" w:rsidR="004649AC" w:rsidRPr="00795329" w:rsidRDefault="004649AC" w:rsidP="00FC45FA">
      <w:pPr>
        <w:pStyle w:val="2"/>
        <w:spacing w:before="312" w:after="312" w:line="240" w:lineRule="auto"/>
        <w:ind w:left="271" w:hangingChars="150" w:hanging="271"/>
        <w:rPr>
          <w:szCs w:val="21"/>
          <w:u w:color="000000"/>
        </w:rPr>
      </w:pPr>
      <w:r w:rsidRPr="00795329">
        <w:rPr>
          <w:sz w:val="18"/>
          <w:szCs w:val="18"/>
          <w:u w:color="000000"/>
        </w:rPr>
        <w:fldChar w:fldCharType="begin"/>
      </w:r>
      <w:r w:rsidRPr="00795329">
        <w:rPr>
          <w:sz w:val="18"/>
          <w:szCs w:val="18"/>
          <w:u w:color="000000"/>
        </w:rPr>
        <w:instrText>ADDIN CNKISM.LBib</w:instrText>
      </w:r>
      <w:r w:rsidRPr="00795329">
        <w:rPr>
          <w:sz w:val="18"/>
          <w:szCs w:val="18"/>
          <w:u w:color="000000"/>
        </w:rPr>
        <w:fldChar w:fldCharType="separate"/>
      </w:r>
      <w:r w:rsidRPr="00795329">
        <w:rPr>
          <w:szCs w:val="21"/>
          <w:u w:color="000000"/>
        </w:rPr>
        <w:t>参考文献</w:t>
      </w:r>
    </w:p>
    <w:p w14:paraId="50046431" w14:textId="77777777" w:rsidR="00233D3C" w:rsidRPr="00233D3C" w:rsidRDefault="004649AC" w:rsidP="00FC45FA">
      <w:pPr>
        <w:pStyle w:val="aa"/>
        <w:spacing w:line="240" w:lineRule="auto"/>
        <w:rPr>
          <w:rFonts w:cs="Times New Roman"/>
          <w:kern w:val="0"/>
          <w:sz w:val="18"/>
          <w:szCs w:val="24"/>
        </w:rPr>
      </w:pPr>
      <w:r w:rsidRPr="00795329">
        <w:rPr>
          <w:u w:color="000000"/>
        </w:rPr>
        <w:fldChar w:fldCharType="end"/>
      </w:r>
      <w:r w:rsidR="004242F7">
        <w:rPr>
          <w:u w:color="000000"/>
        </w:rPr>
        <w:fldChar w:fldCharType="begin"/>
      </w:r>
      <w:r w:rsidR="004242F7">
        <w:rPr>
          <w:u w:color="000000"/>
        </w:rPr>
        <w:instrText xml:space="preserve"> ADDIN ZOTERO_BIBL {"uncited":[],"omitted":[],"custom":[]} CSL_BIBLIOGRAPHY </w:instrText>
      </w:r>
      <w:r w:rsidR="004242F7">
        <w:rPr>
          <w:u w:color="000000"/>
        </w:rPr>
        <w:fldChar w:fldCharType="separate"/>
      </w:r>
      <w:r w:rsidR="00233D3C" w:rsidRPr="00233D3C">
        <w:rPr>
          <w:rFonts w:cs="Times New Roman"/>
          <w:kern w:val="0"/>
          <w:sz w:val="18"/>
          <w:szCs w:val="24"/>
        </w:rPr>
        <w:t>[1]</w:t>
      </w:r>
      <w:r w:rsidR="00233D3C" w:rsidRPr="00233D3C">
        <w:rPr>
          <w:rFonts w:cs="Times New Roman"/>
          <w:kern w:val="0"/>
          <w:sz w:val="18"/>
          <w:szCs w:val="24"/>
        </w:rPr>
        <w:tab/>
      </w:r>
      <w:r w:rsidR="00233D3C" w:rsidRPr="00233D3C">
        <w:rPr>
          <w:rFonts w:cs="Times New Roman"/>
          <w:kern w:val="0"/>
          <w:sz w:val="18"/>
          <w:szCs w:val="24"/>
        </w:rPr>
        <w:t>李德仁</w:t>
      </w:r>
      <w:r w:rsidR="00233D3C" w:rsidRPr="00233D3C">
        <w:rPr>
          <w:rFonts w:cs="Times New Roman"/>
          <w:kern w:val="0"/>
          <w:sz w:val="18"/>
          <w:szCs w:val="24"/>
        </w:rPr>
        <w:t xml:space="preserve">. </w:t>
      </w:r>
      <w:r w:rsidR="00233D3C" w:rsidRPr="00233D3C">
        <w:rPr>
          <w:rFonts w:cs="Times New Roman"/>
          <w:kern w:val="0"/>
          <w:sz w:val="18"/>
          <w:szCs w:val="24"/>
        </w:rPr>
        <w:t>展望大数据时代的地球空间信息学</w:t>
      </w:r>
      <w:r w:rsidR="00233D3C" w:rsidRPr="00233D3C">
        <w:rPr>
          <w:rFonts w:cs="Times New Roman"/>
          <w:kern w:val="0"/>
          <w:sz w:val="18"/>
          <w:szCs w:val="24"/>
        </w:rPr>
        <w:t xml:space="preserve">[J]. </w:t>
      </w:r>
      <w:r w:rsidR="00233D3C" w:rsidRPr="00233D3C">
        <w:rPr>
          <w:rFonts w:cs="Times New Roman"/>
          <w:kern w:val="0"/>
          <w:sz w:val="18"/>
          <w:szCs w:val="24"/>
        </w:rPr>
        <w:t>测绘学报</w:t>
      </w:r>
      <w:r w:rsidR="00233D3C" w:rsidRPr="00233D3C">
        <w:rPr>
          <w:rFonts w:cs="Times New Roman"/>
          <w:kern w:val="0"/>
          <w:sz w:val="18"/>
          <w:szCs w:val="24"/>
        </w:rPr>
        <w:t>, 2016, 45(04): 379-384.</w:t>
      </w:r>
    </w:p>
    <w:p w14:paraId="5384954D"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2]</w:t>
      </w:r>
      <w:r w:rsidRPr="00233D3C">
        <w:rPr>
          <w:rFonts w:cs="Times New Roman"/>
          <w:kern w:val="0"/>
          <w:sz w:val="18"/>
          <w:szCs w:val="24"/>
        </w:rPr>
        <w:tab/>
      </w:r>
      <w:r w:rsidRPr="00233D3C">
        <w:rPr>
          <w:rFonts w:cs="Times New Roman"/>
          <w:kern w:val="0"/>
          <w:sz w:val="18"/>
          <w:szCs w:val="24"/>
        </w:rPr>
        <w:t>杨必胜</w:t>
      </w:r>
      <w:r w:rsidRPr="00233D3C">
        <w:rPr>
          <w:rFonts w:cs="Times New Roman"/>
          <w:kern w:val="0"/>
          <w:sz w:val="18"/>
          <w:szCs w:val="24"/>
        </w:rPr>
        <w:t xml:space="preserve">, </w:t>
      </w:r>
      <w:r w:rsidRPr="00233D3C">
        <w:rPr>
          <w:rFonts w:cs="Times New Roman"/>
          <w:kern w:val="0"/>
          <w:sz w:val="18"/>
          <w:szCs w:val="24"/>
        </w:rPr>
        <w:t>董震</w:t>
      </w:r>
      <w:r w:rsidRPr="00233D3C">
        <w:rPr>
          <w:rFonts w:cs="Times New Roman"/>
          <w:kern w:val="0"/>
          <w:sz w:val="18"/>
          <w:szCs w:val="24"/>
        </w:rPr>
        <w:t xml:space="preserve">. </w:t>
      </w:r>
      <w:r w:rsidRPr="00233D3C">
        <w:rPr>
          <w:rFonts w:cs="Times New Roman"/>
          <w:kern w:val="0"/>
          <w:sz w:val="18"/>
          <w:szCs w:val="24"/>
        </w:rPr>
        <w:t>点云智能研究进展与趋势</w:t>
      </w:r>
      <w:r w:rsidRPr="00233D3C">
        <w:rPr>
          <w:rFonts w:cs="Times New Roman"/>
          <w:kern w:val="0"/>
          <w:sz w:val="18"/>
          <w:szCs w:val="24"/>
        </w:rPr>
        <w:t xml:space="preserve">[J]. </w:t>
      </w:r>
      <w:r w:rsidRPr="00233D3C">
        <w:rPr>
          <w:rFonts w:cs="Times New Roman"/>
          <w:kern w:val="0"/>
          <w:sz w:val="18"/>
          <w:szCs w:val="24"/>
        </w:rPr>
        <w:t>测绘学报</w:t>
      </w:r>
      <w:r w:rsidRPr="00233D3C">
        <w:rPr>
          <w:rFonts w:cs="Times New Roman"/>
          <w:kern w:val="0"/>
          <w:sz w:val="18"/>
          <w:szCs w:val="24"/>
        </w:rPr>
        <w:t>, 2019, 48(12): 1575-1585.</w:t>
      </w:r>
    </w:p>
    <w:p w14:paraId="20607B39"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3]</w:t>
      </w:r>
      <w:r w:rsidRPr="00233D3C">
        <w:rPr>
          <w:rFonts w:cs="Times New Roman"/>
          <w:kern w:val="0"/>
          <w:sz w:val="18"/>
          <w:szCs w:val="24"/>
        </w:rPr>
        <w:tab/>
        <w:t xml:space="preserve">YAQOOB I, KHAN L U, KAZMI S A, </w:t>
      </w:r>
      <w:r w:rsidRPr="00233D3C">
        <w:rPr>
          <w:rFonts w:cs="Times New Roman"/>
          <w:kern w:val="0"/>
          <w:sz w:val="18"/>
          <w:szCs w:val="24"/>
        </w:rPr>
        <w:t>等</w:t>
      </w:r>
      <w:r w:rsidRPr="00233D3C">
        <w:rPr>
          <w:rFonts w:cs="Times New Roman"/>
          <w:kern w:val="0"/>
          <w:sz w:val="18"/>
          <w:szCs w:val="24"/>
        </w:rPr>
        <w:t>. Autonomous driving cars in smart cities: Recent advances, requirements, and challenges[J]. IEEE Network, 2019, 34(1): 174-181.</w:t>
      </w:r>
    </w:p>
    <w:p w14:paraId="306401CA"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4]</w:t>
      </w:r>
      <w:r w:rsidRPr="00233D3C">
        <w:rPr>
          <w:rFonts w:cs="Times New Roman"/>
          <w:kern w:val="0"/>
          <w:sz w:val="18"/>
          <w:szCs w:val="24"/>
        </w:rPr>
        <w:tab/>
      </w:r>
      <w:r w:rsidRPr="00233D3C">
        <w:rPr>
          <w:rFonts w:cs="Times New Roman"/>
          <w:kern w:val="0"/>
          <w:sz w:val="18"/>
          <w:szCs w:val="24"/>
        </w:rPr>
        <w:t>靳文星</w:t>
      </w:r>
      <w:r w:rsidRPr="00233D3C">
        <w:rPr>
          <w:rFonts w:cs="Times New Roman"/>
          <w:kern w:val="0"/>
          <w:sz w:val="18"/>
          <w:szCs w:val="24"/>
        </w:rPr>
        <w:t xml:space="preserve">, </w:t>
      </w:r>
      <w:r w:rsidRPr="00233D3C">
        <w:rPr>
          <w:rFonts w:cs="Times New Roman"/>
          <w:kern w:val="0"/>
          <w:sz w:val="18"/>
          <w:szCs w:val="24"/>
        </w:rPr>
        <w:t>张澍裕</w:t>
      </w:r>
      <w:r w:rsidRPr="00233D3C">
        <w:rPr>
          <w:rFonts w:cs="Times New Roman"/>
          <w:kern w:val="0"/>
          <w:sz w:val="18"/>
          <w:szCs w:val="24"/>
        </w:rPr>
        <w:t xml:space="preserve">, </w:t>
      </w:r>
      <w:r w:rsidRPr="00233D3C">
        <w:rPr>
          <w:rFonts w:cs="Times New Roman"/>
          <w:kern w:val="0"/>
          <w:sz w:val="18"/>
          <w:szCs w:val="24"/>
        </w:rPr>
        <w:t>李尚南</w:t>
      </w:r>
      <w:r w:rsidRPr="00233D3C">
        <w:rPr>
          <w:rFonts w:cs="Times New Roman"/>
          <w:kern w:val="0"/>
          <w:sz w:val="18"/>
          <w:szCs w:val="24"/>
        </w:rPr>
        <w:t xml:space="preserve">, </w:t>
      </w:r>
      <w:r w:rsidRPr="00233D3C">
        <w:rPr>
          <w:rFonts w:cs="Times New Roman"/>
          <w:kern w:val="0"/>
          <w:sz w:val="18"/>
          <w:szCs w:val="24"/>
        </w:rPr>
        <w:t>等</w:t>
      </w:r>
      <w:r w:rsidRPr="00233D3C">
        <w:rPr>
          <w:rFonts w:cs="Times New Roman"/>
          <w:kern w:val="0"/>
          <w:sz w:val="18"/>
          <w:szCs w:val="24"/>
        </w:rPr>
        <w:t xml:space="preserve">. </w:t>
      </w:r>
      <w:r w:rsidRPr="00233D3C">
        <w:rPr>
          <w:rFonts w:cs="Times New Roman"/>
          <w:kern w:val="0"/>
          <w:sz w:val="18"/>
          <w:szCs w:val="24"/>
        </w:rPr>
        <w:t>激光雷达在自动驾驶中的应用研究</w:t>
      </w:r>
      <w:r w:rsidRPr="00233D3C">
        <w:rPr>
          <w:rFonts w:cs="Times New Roman"/>
          <w:kern w:val="0"/>
          <w:sz w:val="18"/>
          <w:szCs w:val="24"/>
        </w:rPr>
        <w:t xml:space="preserve">[J]. </w:t>
      </w:r>
      <w:r w:rsidRPr="00233D3C">
        <w:rPr>
          <w:rFonts w:cs="Times New Roman"/>
          <w:kern w:val="0"/>
          <w:sz w:val="18"/>
          <w:szCs w:val="24"/>
        </w:rPr>
        <w:t>中国航天电子技术研究院科学技术委员会</w:t>
      </w:r>
      <w:r w:rsidRPr="00233D3C">
        <w:rPr>
          <w:rFonts w:cs="Times New Roman"/>
          <w:kern w:val="0"/>
          <w:sz w:val="18"/>
          <w:szCs w:val="24"/>
        </w:rPr>
        <w:t xml:space="preserve"> 2020 </w:t>
      </w:r>
      <w:r w:rsidRPr="00233D3C">
        <w:rPr>
          <w:rFonts w:cs="Times New Roman"/>
          <w:kern w:val="0"/>
          <w:sz w:val="18"/>
          <w:szCs w:val="24"/>
        </w:rPr>
        <w:t>年学术年会论文集</w:t>
      </w:r>
      <w:r w:rsidRPr="00233D3C">
        <w:rPr>
          <w:rFonts w:cs="Times New Roman"/>
          <w:kern w:val="0"/>
          <w:sz w:val="18"/>
          <w:szCs w:val="24"/>
        </w:rPr>
        <w:t>, 2020.</w:t>
      </w:r>
    </w:p>
    <w:p w14:paraId="07A5722F"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5]</w:t>
      </w:r>
      <w:r w:rsidRPr="00233D3C">
        <w:rPr>
          <w:rFonts w:cs="Times New Roman"/>
          <w:kern w:val="0"/>
          <w:sz w:val="18"/>
          <w:szCs w:val="24"/>
        </w:rPr>
        <w:tab/>
        <w:t xml:space="preserve">CHEN S, LIU B, FENG C, </w:t>
      </w:r>
      <w:r w:rsidRPr="00233D3C">
        <w:rPr>
          <w:rFonts w:cs="Times New Roman"/>
          <w:kern w:val="0"/>
          <w:sz w:val="18"/>
          <w:szCs w:val="24"/>
        </w:rPr>
        <w:t>等</w:t>
      </w:r>
      <w:r w:rsidRPr="00233D3C">
        <w:rPr>
          <w:rFonts w:cs="Times New Roman"/>
          <w:kern w:val="0"/>
          <w:sz w:val="18"/>
          <w:szCs w:val="24"/>
        </w:rPr>
        <w:t>. 3d point cloud processing and learning for autonomous driving: Impacting map creation, localization, and perception[J]. IEEE Signal Processing Magazine, 2020, 38(1): 68-86.</w:t>
      </w:r>
    </w:p>
    <w:p w14:paraId="711A39B5"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6]</w:t>
      </w:r>
      <w:r w:rsidRPr="00233D3C">
        <w:rPr>
          <w:rFonts w:cs="Times New Roman"/>
          <w:kern w:val="0"/>
          <w:sz w:val="18"/>
          <w:szCs w:val="24"/>
        </w:rPr>
        <w:tab/>
        <w:t>ZHAO Y, ZHANG X, HUANG X. A technical survey and evaluation of traditional point cloud clustering methods for lidar panoptic segmentation[C]//Proceedings of the IEEE/CVF International Conference on Computer Vision. 2021: 2464-2473.</w:t>
      </w:r>
    </w:p>
    <w:p w14:paraId="1624BD48"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7]</w:t>
      </w:r>
      <w:r w:rsidRPr="00233D3C">
        <w:rPr>
          <w:rFonts w:cs="Times New Roman"/>
          <w:kern w:val="0"/>
          <w:sz w:val="18"/>
          <w:szCs w:val="24"/>
        </w:rPr>
        <w:tab/>
        <w:t xml:space="preserve">KIM P, CHEN J, CHO Y K. SLAM-driven robotic mapping and registration of 3D point clouds[J]. Automation </w:t>
      </w:r>
      <w:r w:rsidRPr="00233D3C">
        <w:rPr>
          <w:rFonts w:cs="Times New Roman"/>
          <w:kern w:val="0"/>
          <w:sz w:val="18"/>
          <w:szCs w:val="24"/>
        </w:rPr>
        <w:lastRenderedPageBreak/>
        <w:t>in Construction, 2018, 89: 38-48.</w:t>
      </w:r>
    </w:p>
    <w:p w14:paraId="1A7E359F"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8]</w:t>
      </w:r>
      <w:r w:rsidRPr="00233D3C">
        <w:rPr>
          <w:rFonts w:cs="Times New Roman"/>
          <w:kern w:val="0"/>
          <w:sz w:val="18"/>
          <w:szCs w:val="24"/>
        </w:rPr>
        <w:tab/>
        <w:t>KPALMA K, RONSIN J. An overview of advances of pattern recognition systems in computer vision[J]. Vision Systems, 2007: 26.</w:t>
      </w:r>
    </w:p>
    <w:p w14:paraId="76DBCCA8"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9]</w:t>
      </w:r>
      <w:r w:rsidRPr="00233D3C">
        <w:rPr>
          <w:rFonts w:cs="Times New Roman"/>
          <w:kern w:val="0"/>
          <w:sz w:val="18"/>
          <w:szCs w:val="24"/>
        </w:rPr>
        <w:tab/>
        <w:t>MAHMOUDI M, SAPIRO G. Three-dimensional point cloud recognition via distributions of geometric distances[J/OL]. Graphical Models, 2009, 71(1): 22-31. DOI:10.1016/j.gmod.2008.10.002.</w:t>
      </w:r>
    </w:p>
    <w:p w14:paraId="6CD0881D" w14:textId="05C828A1" w:rsidR="004649AC" w:rsidRPr="00795329" w:rsidRDefault="004242F7" w:rsidP="00FC45FA">
      <w:pPr>
        <w:spacing w:line="240" w:lineRule="auto"/>
        <w:jc w:val="left"/>
        <w:rPr>
          <w:rFonts w:cs="Times New Roman"/>
          <w:color w:val="000000"/>
          <w:sz w:val="18"/>
          <w:szCs w:val="18"/>
          <w:u w:color="000000"/>
        </w:rPr>
      </w:pPr>
      <w:r>
        <w:rPr>
          <w:rFonts w:cs="Times New Roman"/>
          <w:color w:val="000000"/>
          <w:sz w:val="18"/>
          <w:szCs w:val="18"/>
          <w:u w:color="000000"/>
        </w:rPr>
        <w:fldChar w:fldCharType="end"/>
      </w:r>
    </w:p>
    <w:sectPr w:rsidR="004649AC" w:rsidRPr="00795329" w:rsidSect="006538A2">
      <w:headerReference w:type="default" r:id="rId16"/>
      <w:footerReference w:type="default" r:id="rId17"/>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EE230" w14:textId="77777777" w:rsidR="00660F76" w:rsidRDefault="00660F76" w:rsidP="009F6D76">
      <w:pPr>
        <w:spacing w:line="240" w:lineRule="auto"/>
        <w:ind w:firstLine="420"/>
      </w:pPr>
      <w:r>
        <w:separator/>
      </w:r>
    </w:p>
  </w:endnote>
  <w:endnote w:type="continuationSeparator" w:id="0">
    <w:p w14:paraId="1B06C75F" w14:textId="77777777" w:rsidR="00660F76" w:rsidRDefault="00660F76" w:rsidP="009F6D7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EDB0A" w14:textId="77777777" w:rsidR="009F6D76" w:rsidRDefault="009F6D76">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B6EB" w14:textId="77777777" w:rsidR="009F6D76" w:rsidRDefault="009F6D76">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1E3C5" w14:textId="77777777" w:rsidR="009F6D76" w:rsidRDefault="009F6D76">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593577"/>
      <w:docPartObj>
        <w:docPartGallery w:val="Page Numbers (Bottom of Page)"/>
        <w:docPartUnique/>
      </w:docPartObj>
    </w:sdtPr>
    <w:sdtEndPr/>
    <w:sdtContent>
      <w:p w14:paraId="30D49FBF" w14:textId="77777777" w:rsidR="006538A2" w:rsidRDefault="006538A2">
        <w:pPr>
          <w:pStyle w:val="a7"/>
          <w:ind w:firstLine="360"/>
          <w:jc w:val="center"/>
        </w:pPr>
        <w:r>
          <w:fldChar w:fldCharType="begin"/>
        </w:r>
        <w:r>
          <w:instrText>PAGE   \* MERGEFORMAT</w:instrText>
        </w:r>
        <w:r>
          <w:fldChar w:fldCharType="separate"/>
        </w:r>
        <w:r>
          <w:rPr>
            <w:lang w:val="zh-CN"/>
          </w:rPr>
          <w:t>2</w:t>
        </w:r>
        <w:r>
          <w:fldChar w:fldCharType="end"/>
        </w:r>
      </w:p>
    </w:sdtContent>
  </w:sdt>
  <w:p w14:paraId="68011FC0" w14:textId="77777777" w:rsidR="006538A2" w:rsidRDefault="006538A2">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1EF27" w14:textId="77777777" w:rsidR="00660F76" w:rsidRDefault="00660F76" w:rsidP="009F6D76">
      <w:pPr>
        <w:spacing w:line="240" w:lineRule="auto"/>
        <w:ind w:firstLine="420"/>
      </w:pPr>
      <w:r>
        <w:separator/>
      </w:r>
    </w:p>
  </w:footnote>
  <w:footnote w:type="continuationSeparator" w:id="0">
    <w:p w14:paraId="1475DB2C" w14:textId="77777777" w:rsidR="00660F76" w:rsidRDefault="00660F76" w:rsidP="009F6D76">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7A5" w14:textId="77777777" w:rsidR="009F6D76" w:rsidRDefault="009F6D76">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0C70D" w14:textId="77777777" w:rsidR="009F6D76" w:rsidRDefault="009F6D76" w:rsidP="00275CE1">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E332D" w14:textId="77777777" w:rsidR="009F6D76" w:rsidRDefault="009F6D76">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E0F8F" w14:textId="77777777" w:rsidR="00CF3FF3" w:rsidRDefault="00CF3FF3" w:rsidP="009F6D76">
    <w:pPr>
      <w:pStyle w:val="a5"/>
      <w:pBdr>
        <w:bottom w:val="single" w:sz="6" w:space="0" w:color="auto"/>
      </w:pBd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3A4"/>
    <w:rsid w:val="00020B8F"/>
    <w:rsid w:val="000234B8"/>
    <w:rsid w:val="0003368B"/>
    <w:rsid w:val="00055475"/>
    <w:rsid w:val="00057BE8"/>
    <w:rsid w:val="000621BC"/>
    <w:rsid w:val="000621DB"/>
    <w:rsid w:val="00076CFA"/>
    <w:rsid w:val="00082039"/>
    <w:rsid w:val="00087FB8"/>
    <w:rsid w:val="00092D46"/>
    <w:rsid w:val="000943F5"/>
    <w:rsid w:val="000967EC"/>
    <w:rsid w:val="000A5A94"/>
    <w:rsid w:val="000B342D"/>
    <w:rsid w:val="000C040B"/>
    <w:rsid w:val="000C46C9"/>
    <w:rsid w:val="000D4343"/>
    <w:rsid w:val="00120158"/>
    <w:rsid w:val="00122837"/>
    <w:rsid w:val="00125949"/>
    <w:rsid w:val="00150080"/>
    <w:rsid w:val="00153BE6"/>
    <w:rsid w:val="00181041"/>
    <w:rsid w:val="001823C8"/>
    <w:rsid w:val="001968B1"/>
    <w:rsid w:val="001A5374"/>
    <w:rsid w:val="001C075A"/>
    <w:rsid w:val="001C32A4"/>
    <w:rsid w:val="001D7A80"/>
    <w:rsid w:val="001E7813"/>
    <w:rsid w:val="001F6300"/>
    <w:rsid w:val="00211FD0"/>
    <w:rsid w:val="0021541E"/>
    <w:rsid w:val="00215B26"/>
    <w:rsid w:val="0022003B"/>
    <w:rsid w:val="0022111F"/>
    <w:rsid w:val="00221489"/>
    <w:rsid w:val="002230F6"/>
    <w:rsid w:val="00224814"/>
    <w:rsid w:val="00233D3C"/>
    <w:rsid w:val="00241971"/>
    <w:rsid w:val="00244BB8"/>
    <w:rsid w:val="002509BB"/>
    <w:rsid w:val="002527A5"/>
    <w:rsid w:val="00254E25"/>
    <w:rsid w:val="00256234"/>
    <w:rsid w:val="00264576"/>
    <w:rsid w:val="00271157"/>
    <w:rsid w:val="00275CE1"/>
    <w:rsid w:val="00282483"/>
    <w:rsid w:val="002A0032"/>
    <w:rsid w:val="002A0D5A"/>
    <w:rsid w:val="002A0D71"/>
    <w:rsid w:val="002B1CC4"/>
    <w:rsid w:val="002B5517"/>
    <w:rsid w:val="002B5CA5"/>
    <w:rsid w:val="002C5787"/>
    <w:rsid w:val="002D23B1"/>
    <w:rsid w:val="002D4E24"/>
    <w:rsid w:val="002E367D"/>
    <w:rsid w:val="00303A6E"/>
    <w:rsid w:val="00315D93"/>
    <w:rsid w:val="00335E7A"/>
    <w:rsid w:val="003443D9"/>
    <w:rsid w:val="0035352E"/>
    <w:rsid w:val="0035402F"/>
    <w:rsid w:val="003638B7"/>
    <w:rsid w:val="003703EC"/>
    <w:rsid w:val="003712FC"/>
    <w:rsid w:val="00387072"/>
    <w:rsid w:val="00396D71"/>
    <w:rsid w:val="003A65E8"/>
    <w:rsid w:val="003C1B43"/>
    <w:rsid w:val="003C3297"/>
    <w:rsid w:val="003D3DD1"/>
    <w:rsid w:val="003D6A48"/>
    <w:rsid w:val="003D7E63"/>
    <w:rsid w:val="004242F7"/>
    <w:rsid w:val="00430D4F"/>
    <w:rsid w:val="00442251"/>
    <w:rsid w:val="00451A36"/>
    <w:rsid w:val="0045777A"/>
    <w:rsid w:val="00463563"/>
    <w:rsid w:val="004649AC"/>
    <w:rsid w:val="00464BFA"/>
    <w:rsid w:val="004677E8"/>
    <w:rsid w:val="00471283"/>
    <w:rsid w:val="00474EF8"/>
    <w:rsid w:val="00476B45"/>
    <w:rsid w:val="004819C9"/>
    <w:rsid w:val="004857A1"/>
    <w:rsid w:val="004A13A4"/>
    <w:rsid w:val="005007C0"/>
    <w:rsid w:val="005012C1"/>
    <w:rsid w:val="00505DD2"/>
    <w:rsid w:val="00505ECE"/>
    <w:rsid w:val="005076D2"/>
    <w:rsid w:val="00527125"/>
    <w:rsid w:val="00530C21"/>
    <w:rsid w:val="0053190F"/>
    <w:rsid w:val="00536050"/>
    <w:rsid w:val="00537EF0"/>
    <w:rsid w:val="005412CE"/>
    <w:rsid w:val="005460AA"/>
    <w:rsid w:val="00551812"/>
    <w:rsid w:val="00552EC1"/>
    <w:rsid w:val="005638B6"/>
    <w:rsid w:val="005B63B0"/>
    <w:rsid w:val="005D74CA"/>
    <w:rsid w:val="005E43F3"/>
    <w:rsid w:val="005E5C3A"/>
    <w:rsid w:val="005F7866"/>
    <w:rsid w:val="00602489"/>
    <w:rsid w:val="00627EAD"/>
    <w:rsid w:val="006347FD"/>
    <w:rsid w:val="00637F8C"/>
    <w:rsid w:val="006538A2"/>
    <w:rsid w:val="00654834"/>
    <w:rsid w:val="00655942"/>
    <w:rsid w:val="00660F76"/>
    <w:rsid w:val="00662CFC"/>
    <w:rsid w:val="00664379"/>
    <w:rsid w:val="00683643"/>
    <w:rsid w:val="006A2799"/>
    <w:rsid w:val="006A4B2A"/>
    <w:rsid w:val="006B17E0"/>
    <w:rsid w:val="006B2DF0"/>
    <w:rsid w:val="0070137B"/>
    <w:rsid w:val="00703B76"/>
    <w:rsid w:val="0070556F"/>
    <w:rsid w:val="0071475D"/>
    <w:rsid w:val="007321E7"/>
    <w:rsid w:val="00733777"/>
    <w:rsid w:val="00734D4F"/>
    <w:rsid w:val="00740C5E"/>
    <w:rsid w:val="00770581"/>
    <w:rsid w:val="00770CF4"/>
    <w:rsid w:val="00795329"/>
    <w:rsid w:val="007A463D"/>
    <w:rsid w:val="007B0F23"/>
    <w:rsid w:val="007C25D2"/>
    <w:rsid w:val="007C5074"/>
    <w:rsid w:val="007D1983"/>
    <w:rsid w:val="007F16F8"/>
    <w:rsid w:val="007F4587"/>
    <w:rsid w:val="007F5B39"/>
    <w:rsid w:val="007F6B3A"/>
    <w:rsid w:val="008070B1"/>
    <w:rsid w:val="00833DBF"/>
    <w:rsid w:val="00846DDB"/>
    <w:rsid w:val="0087265C"/>
    <w:rsid w:val="0087393E"/>
    <w:rsid w:val="008968A4"/>
    <w:rsid w:val="00896CA3"/>
    <w:rsid w:val="008B47B1"/>
    <w:rsid w:val="008D45D2"/>
    <w:rsid w:val="00903C0F"/>
    <w:rsid w:val="009114E9"/>
    <w:rsid w:val="00911EC8"/>
    <w:rsid w:val="00915B2F"/>
    <w:rsid w:val="00945E07"/>
    <w:rsid w:val="00947AAA"/>
    <w:rsid w:val="00950D2D"/>
    <w:rsid w:val="009551E5"/>
    <w:rsid w:val="009674CD"/>
    <w:rsid w:val="009725F0"/>
    <w:rsid w:val="00991FDA"/>
    <w:rsid w:val="009F6D76"/>
    <w:rsid w:val="00A04CC7"/>
    <w:rsid w:val="00A13076"/>
    <w:rsid w:val="00A24448"/>
    <w:rsid w:val="00A26D54"/>
    <w:rsid w:val="00A53B86"/>
    <w:rsid w:val="00A67EDE"/>
    <w:rsid w:val="00A70326"/>
    <w:rsid w:val="00A732E9"/>
    <w:rsid w:val="00A76FD7"/>
    <w:rsid w:val="00A807B8"/>
    <w:rsid w:val="00A83B2F"/>
    <w:rsid w:val="00A86F5F"/>
    <w:rsid w:val="00A92889"/>
    <w:rsid w:val="00A97772"/>
    <w:rsid w:val="00A97ACA"/>
    <w:rsid w:val="00AA33B3"/>
    <w:rsid w:val="00AA75A7"/>
    <w:rsid w:val="00AB1523"/>
    <w:rsid w:val="00AB471D"/>
    <w:rsid w:val="00AC1D9C"/>
    <w:rsid w:val="00AC6CC1"/>
    <w:rsid w:val="00AD5B96"/>
    <w:rsid w:val="00AD5DDB"/>
    <w:rsid w:val="00B0019A"/>
    <w:rsid w:val="00B02243"/>
    <w:rsid w:val="00B02520"/>
    <w:rsid w:val="00B057A7"/>
    <w:rsid w:val="00B137BE"/>
    <w:rsid w:val="00B15538"/>
    <w:rsid w:val="00B15858"/>
    <w:rsid w:val="00B20909"/>
    <w:rsid w:val="00B434E8"/>
    <w:rsid w:val="00B4428B"/>
    <w:rsid w:val="00B50B1E"/>
    <w:rsid w:val="00B530AB"/>
    <w:rsid w:val="00B96D79"/>
    <w:rsid w:val="00B97229"/>
    <w:rsid w:val="00BB4A7E"/>
    <w:rsid w:val="00BF280D"/>
    <w:rsid w:val="00BF488D"/>
    <w:rsid w:val="00BF66E4"/>
    <w:rsid w:val="00C010FB"/>
    <w:rsid w:val="00C1473F"/>
    <w:rsid w:val="00C1628E"/>
    <w:rsid w:val="00C224F7"/>
    <w:rsid w:val="00C230E9"/>
    <w:rsid w:val="00C41CA6"/>
    <w:rsid w:val="00C46722"/>
    <w:rsid w:val="00C53489"/>
    <w:rsid w:val="00C55094"/>
    <w:rsid w:val="00C63FBA"/>
    <w:rsid w:val="00C663C4"/>
    <w:rsid w:val="00C70228"/>
    <w:rsid w:val="00C74AED"/>
    <w:rsid w:val="00C773D0"/>
    <w:rsid w:val="00C81A76"/>
    <w:rsid w:val="00C81ABB"/>
    <w:rsid w:val="00C85155"/>
    <w:rsid w:val="00C9057D"/>
    <w:rsid w:val="00C95B8C"/>
    <w:rsid w:val="00CA1F46"/>
    <w:rsid w:val="00CB4409"/>
    <w:rsid w:val="00CC6736"/>
    <w:rsid w:val="00CE57E0"/>
    <w:rsid w:val="00CF3FF3"/>
    <w:rsid w:val="00D00C7C"/>
    <w:rsid w:val="00D010AC"/>
    <w:rsid w:val="00D263FD"/>
    <w:rsid w:val="00D52AED"/>
    <w:rsid w:val="00D54F19"/>
    <w:rsid w:val="00D61D99"/>
    <w:rsid w:val="00D721B3"/>
    <w:rsid w:val="00D72527"/>
    <w:rsid w:val="00D80909"/>
    <w:rsid w:val="00D80B5D"/>
    <w:rsid w:val="00D86D50"/>
    <w:rsid w:val="00D9182D"/>
    <w:rsid w:val="00D962B3"/>
    <w:rsid w:val="00DA1836"/>
    <w:rsid w:val="00DA4F86"/>
    <w:rsid w:val="00DB34FE"/>
    <w:rsid w:val="00DB451D"/>
    <w:rsid w:val="00DC63DA"/>
    <w:rsid w:val="00DE0B62"/>
    <w:rsid w:val="00E04B64"/>
    <w:rsid w:val="00E059E7"/>
    <w:rsid w:val="00E20D58"/>
    <w:rsid w:val="00E24620"/>
    <w:rsid w:val="00E33140"/>
    <w:rsid w:val="00E37986"/>
    <w:rsid w:val="00E43422"/>
    <w:rsid w:val="00E4708A"/>
    <w:rsid w:val="00E5365C"/>
    <w:rsid w:val="00E53E88"/>
    <w:rsid w:val="00E57D59"/>
    <w:rsid w:val="00E70AD6"/>
    <w:rsid w:val="00E7650E"/>
    <w:rsid w:val="00E8458E"/>
    <w:rsid w:val="00E854BD"/>
    <w:rsid w:val="00E87F8E"/>
    <w:rsid w:val="00EA2BC3"/>
    <w:rsid w:val="00EA7C66"/>
    <w:rsid w:val="00EB34F4"/>
    <w:rsid w:val="00EB459D"/>
    <w:rsid w:val="00EC56D7"/>
    <w:rsid w:val="00ED0F1E"/>
    <w:rsid w:val="00ED41F3"/>
    <w:rsid w:val="00EE5321"/>
    <w:rsid w:val="00EE572B"/>
    <w:rsid w:val="00EF24E2"/>
    <w:rsid w:val="00F00247"/>
    <w:rsid w:val="00F0133C"/>
    <w:rsid w:val="00F2443E"/>
    <w:rsid w:val="00F27488"/>
    <w:rsid w:val="00F27F6D"/>
    <w:rsid w:val="00F309A1"/>
    <w:rsid w:val="00F34118"/>
    <w:rsid w:val="00F42FED"/>
    <w:rsid w:val="00F51BED"/>
    <w:rsid w:val="00F63631"/>
    <w:rsid w:val="00F7025C"/>
    <w:rsid w:val="00F705E3"/>
    <w:rsid w:val="00F70AE5"/>
    <w:rsid w:val="00F73E9F"/>
    <w:rsid w:val="00F77019"/>
    <w:rsid w:val="00F80F3D"/>
    <w:rsid w:val="00F81015"/>
    <w:rsid w:val="00F81D13"/>
    <w:rsid w:val="00F906FB"/>
    <w:rsid w:val="00FA4EF8"/>
    <w:rsid w:val="00FB3A22"/>
    <w:rsid w:val="00FC45FA"/>
    <w:rsid w:val="00FD515B"/>
    <w:rsid w:val="00FD7B78"/>
    <w:rsid w:val="00FE4A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5A858"/>
  <w15:chartTrackingRefBased/>
  <w15:docId w15:val="{9646E137-87EC-4232-A24B-348FAF859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2D46"/>
    <w:pPr>
      <w:widowControl w:val="0"/>
      <w:spacing w:line="400" w:lineRule="exact"/>
      <w:jc w:val="both"/>
    </w:pPr>
    <w:rPr>
      <w:rFonts w:ascii="Times New Roman" w:eastAsia="宋体" w:hAnsi="Times New Roman"/>
    </w:rPr>
  </w:style>
  <w:style w:type="paragraph" w:styleId="1">
    <w:name w:val="heading 1"/>
    <w:aliases w:val="题目"/>
    <w:basedOn w:val="a"/>
    <w:next w:val="a"/>
    <w:link w:val="10"/>
    <w:autoRedefine/>
    <w:uiPriority w:val="9"/>
    <w:qFormat/>
    <w:rsid w:val="00C70228"/>
    <w:pPr>
      <w:keepNext/>
      <w:keepLines/>
      <w:spacing w:beforeLines="100" w:before="312" w:afterLines="100" w:after="312" w:line="240" w:lineRule="auto"/>
      <w:jc w:val="center"/>
      <w:outlineLvl w:val="0"/>
    </w:pPr>
    <w:rPr>
      <w:b/>
      <w:bCs/>
      <w:kern w:val="44"/>
      <w:sz w:val="28"/>
      <w:szCs w:val="28"/>
    </w:rPr>
  </w:style>
  <w:style w:type="paragraph" w:styleId="2">
    <w:name w:val="heading 2"/>
    <w:aliases w:val="一级标题"/>
    <w:basedOn w:val="a"/>
    <w:next w:val="a"/>
    <w:link w:val="20"/>
    <w:uiPriority w:val="9"/>
    <w:unhideWhenUsed/>
    <w:qFormat/>
    <w:rsid w:val="005D74CA"/>
    <w:pPr>
      <w:keepNext/>
      <w:keepLines/>
      <w:spacing w:beforeLines="100" w:before="100" w:afterLines="100" w:after="100"/>
      <w:outlineLvl w:val="1"/>
    </w:pPr>
    <w:rPr>
      <w:rFonts w:cstheme="majorBidi"/>
      <w:b/>
      <w:bCs/>
      <w:szCs w:val="32"/>
    </w:rPr>
  </w:style>
  <w:style w:type="paragraph" w:styleId="3">
    <w:name w:val="heading 3"/>
    <w:aliases w:val="二级标题"/>
    <w:basedOn w:val="a"/>
    <w:next w:val="a"/>
    <w:link w:val="30"/>
    <w:uiPriority w:val="9"/>
    <w:unhideWhenUsed/>
    <w:qFormat/>
    <w:rsid w:val="00B20909"/>
    <w:pPr>
      <w:keepNext/>
      <w:keepLines/>
      <w:spacing w:line="240" w:lineRule="auto"/>
      <w:outlineLvl w:val="2"/>
    </w:pPr>
    <w:rPr>
      <w:b/>
      <w:bCs/>
      <w:szCs w:val="32"/>
    </w:rPr>
  </w:style>
  <w:style w:type="paragraph" w:styleId="4">
    <w:name w:val="heading 4"/>
    <w:aliases w:val="公式"/>
    <w:basedOn w:val="a"/>
    <w:next w:val="a"/>
    <w:link w:val="40"/>
    <w:uiPriority w:val="9"/>
    <w:unhideWhenUsed/>
    <w:qFormat/>
    <w:rsid w:val="00B97229"/>
    <w:pPr>
      <w:keepNext/>
      <w:keepLines/>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题目 字符"/>
    <w:basedOn w:val="a0"/>
    <w:link w:val="1"/>
    <w:uiPriority w:val="9"/>
    <w:rsid w:val="00C70228"/>
    <w:rPr>
      <w:rFonts w:ascii="Times New Roman" w:eastAsia="宋体" w:hAnsi="Times New Roman"/>
      <w:b/>
      <w:bCs/>
      <w:kern w:val="44"/>
      <w:sz w:val="28"/>
      <w:szCs w:val="28"/>
    </w:rPr>
  </w:style>
  <w:style w:type="character" w:customStyle="1" w:styleId="20">
    <w:name w:val="标题 2 字符"/>
    <w:aliases w:val="一级标题 字符"/>
    <w:basedOn w:val="a0"/>
    <w:link w:val="2"/>
    <w:uiPriority w:val="9"/>
    <w:rsid w:val="005D74CA"/>
    <w:rPr>
      <w:rFonts w:ascii="Times New Roman" w:eastAsia="宋体" w:hAnsi="Times New Roman" w:cstheme="majorBidi"/>
      <w:b/>
      <w:bCs/>
      <w:szCs w:val="32"/>
    </w:rPr>
  </w:style>
  <w:style w:type="character" w:customStyle="1" w:styleId="30">
    <w:name w:val="标题 3 字符"/>
    <w:aliases w:val="二级标题 字符"/>
    <w:basedOn w:val="a0"/>
    <w:link w:val="3"/>
    <w:uiPriority w:val="9"/>
    <w:rsid w:val="00B20909"/>
    <w:rPr>
      <w:rFonts w:ascii="Times New Roman" w:eastAsia="宋体" w:hAnsi="Times New Roman"/>
      <w:b/>
      <w:bCs/>
      <w:szCs w:val="32"/>
    </w:rPr>
  </w:style>
  <w:style w:type="character" w:customStyle="1" w:styleId="40">
    <w:name w:val="标题 4 字符"/>
    <w:aliases w:val="公式 字符"/>
    <w:basedOn w:val="a0"/>
    <w:link w:val="4"/>
    <w:uiPriority w:val="9"/>
    <w:rsid w:val="00B97229"/>
    <w:rPr>
      <w:rFonts w:ascii="Times New Roman" w:eastAsia="宋体" w:hAnsi="Times New Roman" w:cstheme="majorBidi"/>
      <w:bCs/>
      <w:szCs w:val="28"/>
    </w:rPr>
  </w:style>
  <w:style w:type="paragraph" w:styleId="a3">
    <w:name w:val="Title"/>
    <w:aliases w:val="表格内容"/>
    <w:basedOn w:val="a"/>
    <w:next w:val="a"/>
    <w:link w:val="a4"/>
    <w:uiPriority w:val="10"/>
    <w:qFormat/>
    <w:rsid w:val="00B97229"/>
    <w:pPr>
      <w:jc w:val="center"/>
    </w:pPr>
    <w:rPr>
      <w:rFonts w:cstheme="majorBidi"/>
      <w:bCs/>
      <w:sz w:val="18"/>
      <w:szCs w:val="32"/>
    </w:rPr>
  </w:style>
  <w:style w:type="character" w:customStyle="1" w:styleId="a4">
    <w:name w:val="标题 字符"/>
    <w:aliases w:val="表格内容 字符"/>
    <w:basedOn w:val="a0"/>
    <w:link w:val="a3"/>
    <w:uiPriority w:val="10"/>
    <w:rsid w:val="00B97229"/>
    <w:rPr>
      <w:rFonts w:ascii="Times New Roman" w:eastAsia="宋体" w:hAnsi="Times New Roman" w:cstheme="majorBidi"/>
      <w:bCs/>
      <w:sz w:val="18"/>
      <w:szCs w:val="32"/>
    </w:rPr>
  </w:style>
  <w:style w:type="paragraph" w:styleId="a5">
    <w:name w:val="header"/>
    <w:basedOn w:val="a"/>
    <w:link w:val="a6"/>
    <w:uiPriority w:val="99"/>
    <w:unhideWhenUsed/>
    <w:rsid w:val="009F6D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6">
    <w:name w:val="页眉 字符"/>
    <w:basedOn w:val="a0"/>
    <w:link w:val="a5"/>
    <w:uiPriority w:val="99"/>
    <w:rsid w:val="009F6D76"/>
    <w:rPr>
      <w:rFonts w:ascii="Times New Roman" w:eastAsia="宋体" w:hAnsi="Times New Roman"/>
      <w:sz w:val="18"/>
      <w:szCs w:val="18"/>
    </w:rPr>
  </w:style>
  <w:style w:type="paragraph" w:styleId="a7">
    <w:name w:val="footer"/>
    <w:basedOn w:val="a"/>
    <w:link w:val="a8"/>
    <w:uiPriority w:val="99"/>
    <w:unhideWhenUsed/>
    <w:rsid w:val="009F6D76"/>
    <w:pPr>
      <w:tabs>
        <w:tab w:val="center" w:pos="4153"/>
        <w:tab w:val="right" w:pos="8306"/>
      </w:tabs>
      <w:snapToGrid w:val="0"/>
      <w:spacing w:line="240" w:lineRule="atLeast"/>
      <w:jc w:val="left"/>
    </w:pPr>
    <w:rPr>
      <w:sz w:val="18"/>
      <w:szCs w:val="18"/>
    </w:rPr>
  </w:style>
  <w:style w:type="character" w:customStyle="1" w:styleId="a8">
    <w:name w:val="页脚 字符"/>
    <w:basedOn w:val="a0"/>
    <w:link w:val="a7"/>
    <w:uiPriority w:val="99"/>
    <w:rsid w:val="009F6D76"/>
    <w:rPr>
      <w:rFonts w:ascii="Times New Roman" w:eastAsia="宋体" w:hAnsi="Times New Roman"/>
      <w:sz w:val="18"/>
      <w:szCs w:val="18"/>
    </w:rPr>
  </w:style>
  <w:style w:type="table" w:styleId="a9">
    <w:name w:val="Table Grid"/>
    <w:basedOn w:val="a1"/>
    <w:uiPriority w:val="39"/>
    <w:rsid w:val="00F24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4242F7"/>
    <w:pPr>
      <w:tabs>
        <w:tab w:val="left" w:pos="384"/>
      </w:tabs>
      <w:spacing w:line="24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813998">
      <w:bodyDiv w:val="1"/>
      <w:marLeft w:val="0"/>
      <w:marRight w:val="0"/>
      <w:marTop w:val="0"/>
      <w:marBottom w:val="0"/>
      <w:divBdr>
        <w:top w:val="none" w:sz="0" w:space="0" w:color="auto"/>
        <w:left w:val="none" w:sz="0" w:space="0" w:color="auto"/>
        <w:bottom w:val="none" w:sz="0" w:space="0" w:color="auto"/>
        <w:right w:val="none" w:sz="0" w:space="0" w:color="auto"/>
      </w:divBdr>
    </w:div>
    <w:div w:id="1098596714">
      <w:bodyDiv w:val="1"/>
      <w:marLeft w:val="0"/>
      <w:marRight w:val="0"/>
      <w:marTop w:val="0"/>
      <w:marBottom w:val="0"/>
      <w:divBdr>
        <w:top w:val="none" w:sz="0" w:space="0" w:color="auto"/>
        <w:left w:val="none" w:sz="0" w:space="0" w:color="auto"/>
        <w:bottom w:val="none" w:sz="0" w:space="0" w:color="auto"/>
        <w:right w:val="none" w:sz="0" w:space="0" w:color="auto"/>
      </w:divBdr>
    </w:div>
    <w:div w:id="2074154869">
      <w:bodyDiv w:val="1"/>
      <w:marLeft w:val="0"/>
      <w:marRight w:val="0"/>
      <w:marTop w:val="0"/>
      <w:marBottom w:val="0"/>
      <w:divBdr>
        <w:top w:val="none" w:sz="0" w:space="0" w:color="auto"/>
        <w:left w:val="none" w:sz="0" w:space="0" w:color="auto"/>
        <w:bottom w:val="none" w:sz="0" w:space="0" w:color="auto"/>
        <w:right w:val="none" w:sz="0" w:space="0" w:color="auto"/>
      </w:divBdr>
      <w:divsChild>
        <w:div w:id="1723867809">
          <w:marLeft w:val="432"/>
          <w:marRight w:val="0"/>
          <w:marTop w:val="125"/>
          <w:marBottom w:val="0"/>
          <w:divBdr>
            <w:top w:val="none" w:sz="0" w:space="0" w:color="auto"/>
            <w:left w:val="none" w:sz="0" w:space="0" w:color="auto"/>
            <w:bottom w:val="none" w:sz="0" w:space="0" w:color="auto"/>
            <w:right w:val="none" w:sz="0" w:space="0" w:color="auto"/>
          </w:divBdr>
        </w:div>
        <w:div w:id="366952486">
          <w:marLeft w:val="432"/>
          <w:marRight w:val="0"/>
          <w:marTop w:val="1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F8DF-973B-4BAE-9B36-9C71FD3DC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8</TotalTime>
  <Pages>5</Pages>
  <Words>1991</Words>
  <Characters>11354</Characters>
  <Application>Microsoft Office Word</Application>
  <DocSecurity>0</DocSecurity>
  <Lines>94</Lines>
  <Paragraphs>26</Paragraphs>
  <ScaleCrop>false</ScaleCrop>
  <Company/>
  <LinksUpToDate>false</LinksUpToDate>
  <CharactersWithSpaces>1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涧栗</dc:creator>
  <cp:keywords/>
  <dc:description/>
  <cp:lastModifiedBy>yxc</cp:lastModifiedBy>
  <cp:revision>219</cp:revision>
  <dcterms:created xsi:type="dcterms:W3CDTF">2021-11-02T13:17:00Z</dcterms:created>
  <dcterms:modified xsi:type="dcterms:W3CDTF">2022-12-2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31805f8c49620202abfb6d9213c1b9d15409389266aaea4c46d1e837058e6b</vt:lpwstr>
  </property>
  <property fmtid="{D5CDD505-2E9C-101B-9397-08002B2CF9AE}" pid="3" name="ZOTERO_PREF_1">
    <vt:lpwstr>&lt;data data-version="3" zotero-version="6.0.16"&gt;&lt;session id="Z4s5FBx4"/&gt;&lt;style id="http://www.zotero.org/styles/china-national-standard-gb-t-7714-2015-numeric" hasBibliography="1" bibliographyStyleHasBeenSet="1"/&gt;&lt;prefs&gt;&lt;pref name="fieldType" value="Field"</vt:lpwstr>
  </property>
  <property fmtid="{D5CDD505-2E9C-101B-9397-08002B2CF9AE}" pid="4" name="ZOTERO_PREF_2">
    <vt:lpwstr>/&gt;&lt;/prefs&gt;&lt;/data&gt;</vt:lpwstr>
  </property>
</Properties>
</file>